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36736"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xml:space="preserve">: Francisco Correia (Engº, </w:t>
      </w:r>
      <w:r w:rsidR="00B4451B" w:rsidRPr="00C81B86">
        <w:t>Glintt - Healthcare Solutions</w:t>
      </w:r>
      <w:r w:rsidR="00B4451B">
        <w:t>)</w:t>
      </w:r>
    </w:p>
    <w:p w:rsidR="00FA63B4" w:rsidRDefault="0042544A" w:rsidP="00BF1719">
      <w:pPr>
        <w:pStyle w:val="thesisdate"/>
        <w:sectPr w:rsidR="00FA63B4" w:rsidSect="00314E43">
          <w:footerReference w:type="first" r:id="rId9"/>
          <w:type w:val="continuous"/>
          <w:pgSz w:w="11905" w:h="16837"/>
          <w:pgMar w:top="1701" w:right="1701" w:bottom="1701" w:left="1701" w:header="1134" w:footer="1134" w:gutter="0"/>
          <w:cols w:space="720"/>
          <w:formProt w:val="0"/>
        </w:sectPr>
      </w:pPr>
      <w:r>
        <w:t>Junho</w:t>
      </w:r>
      <w:r w:rsidR="002B7B2B" w:rsidRPr="00173F88">
        <w:t xml:space="preserve"> de 2016</w:t>
      </w:r>
    </w:p>
    <w:p w:rsidR="00FA63B4" w:rsidRPr="00F644ED" w:rsidRDefault="00FA63B4" w:rsidP="00FA63B4">
      <w:pPr>
        <w:pStyle w:val="thesisdate"/>
        <w:rPr>
          <w:color w:val="000000" w:themeColor="text1"/>
        </w:rPr>
      </w:pPr>
      <w:r w:rsidRPr="00F644ED">
        <w:rPr>
          <w:rFonts w:ascii="Nimbus Sans L" w:hAnsi="Nimbus Sans L"/>
          <w:color w:val="000000" w:themeColor="text1"/>
        </w:rPr>
        <w:lastRenderedPageBreak/>
        <w:t>©</w:t>
      </w:r>
      <w:r w:rsidRPr="00F644ED">
        <w:rPr>
          <w:color w:val="000000" w:themeColor="text1"/>
        </w:rPr>
        <w:t xml:space="preserve"> João de Sá Balão Calisto Correia, 2016</w:t>
      </w:r>
    </w:p>
    <w:p w:rsidR="00FA63B4" w:rsidRPr="00F644ED" w:rsidRDefault="00FA63B4" w:rsidP="00FA63B4">
      <w:pPr>
        <w:pStyle w:val="Ttulo2"/>
        <w:rPr>
          <w:color w:val="000000" w:themeColor="text1"/>
        </w:rPr>
      </w:pPr>
      <w:r w:rsidRPr="00F644ED">
        <w:rPr>
          <w:color w:val="000000" w:themeColor="text1"/>
        </w:rPr>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FA63B4" w:rsidRDefault="00FA63B4" w:rsidP="00FA63B4">
      <w:pPr>
        <w:pStyle w:val="committeedegree"/>
      </w:pPr>
      <w:r w:rsidRPr="00F644ED">
        <w:rPr>
          <w:color w:val="000000" w:themeColor="text1"/>
        </w:rPr>
        <w:t>Mestrado Integrado em Engenharia Informática e Computação</w:t>
      </w: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7B69EC" w:rsidRDefault="00FA63B4" w:rsidP="00FA63B4">
      <w:pPr>
        <w:pStyle w:val="thesisdate"/>
        <w:sectPr w:rsidR="007B69EC" w:rsidSect="00FA63B4">
          <w:type w:val="oddPage"/>
          <w:pgSz w:w="11905" w:h="16837"/>
          <w:pgMar w:top="1701" w:right="1701" w:bottom="1701" w:left="1701" w:header="1134" w:footer="1134" w:gutter="0"/>
          <w:cols w:space="720"/>
          <w:formProt w:val="0"/>
        </w:sectPr>
      </w:pPr>
      <w:r>
        <w:t>Junho de 2016</w:t>
      </w: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Glintt,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Solr.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Glintt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Solr.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BF1719">
        <w:rPr>
          <w:rStyle w:val="english"/>
        </w:rPr>
        <w:br w:type="page"/>
      </w:r>
    </w:p>
    <w:p w:rsidR="00BF1719" w:rsidRPr="00AE166A" w:rsidRDefault="00BF1719" w:rsidP="00BF1719">
      <w:pPr>
        <w:ind w:firstLine="0"/>
        <w:rPr>
          <w:lang w:val="en-US"/>
        </w:rPr>
        <w:sectPr w:rsidR="00BF1719" w:rsidRPr="00AE166A" w:rsidSect="00314E43">
          <w:type w:val="oddPage"/>
          <w:pgSz w:w="11905" w:h="16837"/>
          <w:pgMar w:top="1701" w:right="1701" w:bottom="1701" w:left="1701" w:header="1134" w:footer="1134" w:gutter="0"/>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785353" w:rsidRDefault="00A97187" w:rsidP="00BF1719">
      <w:pPr>
        <w:rPr>
          <w:rStyle w:val="english"/>
          <w:color w:val="000000" w:themeColor="text1"/>
          <w:lang w:val="pt-PT"/>
        </w:rPr>
      </w:pPr>
      <w:r>
        <w:rPr>
          <w:rStyle w:val="english"/>
          <w:color w:val="000000" w:themeColor="text1"/>
          <w:lang w:val="pt-PT"/>
        </w:rPr>
        <w:t>Gostaria de agradecer</w:t>
      </w:r>
      <w:r w:rsidR="00785353">
        <w:rPr>
          <w:rStyle w:val="english"/>
          <w:color w:val="000000" w:themeColor="text1"/>
          <w:lang w:val="pt-PT"/>
        </w:rPr>
        <w:t>:</w:t>
      </w:r>
    </w:p>
    <w:p w:rsidR="00E2003A" w:rsidRDefault="00785353" w:rsidP="00E2003A">
      <w:pPr>
        <w:pStyle w:val="PargrafodaLista"/>
        <w:numPr>
          <w:ilvl w:val="0"/>
          <w:numId w:val="46"/>
        </w:numPr>
        <w:rPr>
          <w:rStyle w:val="english"/>
          <w:color w:val="000000" w:themeColor="text1"/>
          <w:lang w:val="pt-PT"/>
        </w:rPr>
      </w:pPr>
      <w:r w:rsidRPr="00785353">
        <w:rPr>
          <w:rStyle w:val="english"/>
          <w:color w:val="000000" w:themeColor="text1"/>
          <w:lang w:val="pt-PT"/>
        </w:rPr>
        <w:t>A</w:t>
      </w:r>
      <w:r>
        <w:rPr>
          <w:rStyle w:val="english"/>
          <w:color w:val="000000" w:themeColor="text1"/>
          <w:lang w:val="pt-PT"/>
        </w:rPr>
        <w:t>o P</w:t>
      </w:r>
      <w:r w:rsidR="00A97187" w:rsidRPr="00785353">
        <w:rPr>
          <w:rStyle w:val="english"/>
          <w:color w:val="000000" w:themeColor="text1"/>
          <w:lang w:val="pt-PT"/>
        </w:rPr>
        <w:t xml:space="preserve">rofessor Gabriel David, </w:t>
      </w:r>
      <w:r w:rsidR="004226A7" w:rsidRPr="00785353">
        <w:rPr>
          <w:rStyle w:val="english"/>
          <w:color w:val="000000" w:themeColor="text1"/>
          <w:lang w:val="pt-PT"/>
        </w:rPr>
        <w:t>por me ter aceite como seu orientando e por me ter guiado nas diversas etapas deste projeto.</w:t>
      </w:r>
      <w:r w:rsidR="00E2003A" w:rsidRPr="00E2003A">
        <w:rPr>
          <w:rStyle w:val="english"/>
          <w:color w:val="000000" w:themeColor="text1"/>
          <w:lang w:val="pt-PT"/>
        </w:rPr>
        <w:t xml:space="preserve"> </w:t>
      </w:r>
    </w:p>
    <w:p w:rsidR="00BF1719" w:rsidRPr="00E2003A" w:rsidRDefault="00E2003A" w:rsidP="00E2003A">
      <w:pPr>
        <w:pStyle w:val="PargrafodaLista"/>
        <w:numPr>
          <w:ilvl w:val="0"/>
          <w:numId w:val="46"/>
        </w:numPr>
        <w:rPr>
          <w:rStyle w:val="english"/>
          <w:color w:val="000000" w:themeColor="text1"/>
          <w:lang w:val="pt-PT"/>
        </w:rPr>
      </w:pPr>
      <w:r>
        <w:rPr>
          <w:rStyle w:val="english"/>
          <w:color w:val="000000" w:themeColor="text1"/>
          <w:lang w:val="pt-PT"/>
        </w:rPr>
        <w:t>À Professora Carla Teixeira pela disponibilização de um dicionário de termos médicos.</w:t>
      </w:r>
    </w:p>
    <w:p w:rsidR="00785353" w:rsidRDefault="00785353" w:rsidP="00785353">
      <w:pPr>
        <w:pStyle w:val="PargrafodaLista"/>
        <w:numPr>
          <w:ilvl w:val="0"/>
          <w:numId w:val="46"/>
        </w:numPr>
        <w:rPr>
          <w:rStyle w:val="english"/>
          <w:color w:val="000000" w:themeColor="text1"/>
          <w:lang w:val="pt-PT"/>
        </w:rPr>
      </w:pPr>
      <w:r>
        <w:rPr>
          <w:rStyle w:val="english"/>
          <w:color w:val="000000" w:themeColor="text1"/>
          <w:lang w:val="pt-PT"/>
        </w:rPr>
        <w:t>Ao Engenheiro Francisco Correia, pela oportunidade dada de realizar o projeto em ambiente empresarial</w:t>
      </w:r>
      <w:r w:rsidR="00935BD1">
        <w:rPr>
          <w:rStyle w:val="english"/>
          <w:color w:val="000000" w:themeColor="text1"/>
          <w:lang w:val="pt-PT"/>
        </w:rPr>
        <w:t xml:space="preserve"> (Glintt)</w:t>
      </w:r>
      <w:r>
        <w:rPr>
          <w:rStyle w:val="english"/>
          <w:color w:val="000000" w:themeColor="text1"/>
          <w:lang w:val="pt-PT"/>
        </w:rPr>
        <w:t xml:space="preserve"> e pelas diversas dicas que me fizeram olhar para o projeto de uma forma diferente.</w:t>
      </w:r>
    </w:p>
    <w:p w:rsidR="00785353" w:rsidRDefault="00785353" w:rsidP="00E2003A">
      <w:pPr>
        <w:pStyle w:val="PargrafodaLista"/>
        <w:numPr>
          <w:ilvl w:val="0"/>
          <w:numId w:val="46"/>
        </w:numPr>
        <w:rPr>
          <w:rStyle w:val="english"/>
          <w:color w:val="000000" w:themeColor="text1"/>
          <w:lang w:val="pt-PT"/>
        </w:rPr>
      </w:pPr>
      <w:r>
        <w:rPr>
          <w:rStyle w:val="english"/>
          <w:color w:val="000000" w:themeColor="text1"/>
          <w:lang w:val="pt-PT"/>
        </w:rPr>
        <w:t xml:space="preserve">Ao </w:t>
      </w:r>
      <w:r w:rsidR="00516E30">
        <w:rPr>
          <w:rStyle w:val="english"/>
          <w:color w:val="000000" w:themeColor="text1"/>
          <w:lang w:val="pt-PT"/>
        </w:rPr>
        <w:t>Engenheir</w:t>
      </w:r>
      <w:r>
        <w:rPr>
          <w:rStyle w:val="english"/>
          <w:color w:val="000000" w:themeColor="text1"/>
          <w:lang w:val="pt-PT"/>
        </w:rPr>
        <w:t>o Rui Pereira, pelo apoio</w:t>
      </w:r>
      <w:r w:rsidR="00516E30">
        <w:rPr>
          <w:rStyle w:val="english"/>
          <w:color w:val="000000" w:themeColor="text1"/>
          <w:lang w:val="pt-PT"/>
        </w:rPr>
        <w:t xml:space="preserve"> no estudo da base de dados da Glintt e do serviço de visualização de documentos.</w:t>
      </w:r>
    </w:p>
    <w:p w:rsidR="0011189A" w:rsidRPr="00785353" w:rsidRDefault="0011189A" w:rsidP="00785353">
      <w:pPr>
        <w:pStyle w:val="PargrafodaLista"/>
        <w:numPr>
          <w:ilvl w:val="0"/>
          <w:numId w:val="46"/>
        </w:numPr>
        <w:rPr>
          <w:rStyle w:val="english"/>
          <w:color w:val="000000" w:themeColor="text1"/>
          <w:lang w:val="pt-PT"/>
        </w:rPr>
      </w:pPr>
      <w:r>
        <w:rPr>
          <w:rStyle w:val="english"/>
          <w:color w:val="000000" w:themeColor="text1"/>
          <w:lang w:val="pt-PT"/>
        </w:rPr>
        <w:t xml:space="preserve">Ao desenvolvedor do </w:t>
      </w:r>
      <w:r w:rsidRPr="0007180E">
        <w:rPr>
          <w:rStyle w:val="english"/>
          <w:i/>
          <w:color w:val="000000" w:themeColor="text1"/>
          <w:lang w:val="pt-PT"/>
        </w:rPr>
        <w:t>EHRServer</w:t>
      </w:r>
      <w:r>
        <w:rPr>
          <w:rStyle w:val="english"/>
          <w:color w:val="000000" w:themeColor="text1"/>
          <w:lang w:val="pt-PT"/>
        </w:rPr>
        <w:t>, Pablo Pazo</w:t>
      </w:r>
      <w:r w:rsidR="00064373">
        <w:rPr>
          <w:rStyle w:val="english"/>
          <w:color w:val="000000" w:themeColor="text1"/>
          <w:lang w:val="pt-PT"/>
        </w:rPr>
        <w:t>s, pelo apoio no estudo do E</w:t>
      </w:r>
      <w:r w:rsidR="0007180E">
        <w:rPr>
          <w:rStyle w:val="english"/>
          <w:color w:val="000000" w:themeColor="text1"/>
          <w:lang w:val="pt-PT"/>
        </w:rPr>
        <w:t>HR e</w:t>
      </w:r>
      <w:r>
        <w:rPr>
          <w:rStyle w:val="english"/>
          <w:color w:val="000000" w:themeColor="text1"/>
          <w:lang w:val="pt-PT"/>
        </w:rPr>
        <w:t xml:space="preserve"> na construção dos arquétipo</w:t>
      </w:r>
      <w:r w:rsidR="00F92D4D">
        <w:rPr>
          <w:rStyle w:val="english"/>
          <w:color w:val="000000" w:themeColor="text1"/>
          <w:lang w:val="pt-PT"/>
        </w:rPr>
        <w:t>s</w:t>
      </w:r>
      <w:r>
        <w:rPr>
          <w:rStyle w:val="english"/>
          <w:color w:val="000000" w:themeColor="text1"/>
          <w:lang w:val="pt-PT"/>
        </w:rPr>
        <w:t xml:space="preserve">, </w:t>
      </w:r>
      <w:r w:rsidRPr="00F92D4D">
        <w:rPr>
          <w:rStyle w:val="english"/>
          <w:i/>
          <w:color w:val="000000" w:themeColor="text1"/>
          <w:lang w:val="pt-PT"/>
        </w:rPr>
        <w:t>templates</w:t>
      </w:r>
      <w:r>
        <w:rPr>
          <w:rStyle w:val="english"/>
          <w:color w:val="000000" w:themeColor="text1"/>
          <w:lang w:val="pt-PT"/>
        </w:rPr>
        <w:t xml:space="preserve"> e xml necessários pa</w:t>
      </w:r>
      <w:r w:rsidR="00064373">
        <w:rPr>
          <w:rStyle w:val="english"/>
          <w:color w:val="000000" w:themeColor="text1"/>
          <w:lang w:val="pt-PT"/>
        </w:rPr>
        <w:t>ra o desenvolvimento do projeto.</w:t>
      </w:r>
      <w:r>
        <w:rPr>
          <w:rStyle w:val="english"/>
          <w:color w:val="000000" w:themeColor="text1"/>
          <w:lang w:val="pt-PT"/>
        </w:rPr>
        <w:t xml:space="preserve"> </w:t>
      </w:r>
    </w:p>
    <w:p w:rsidR="00024582" w:rsidRPr="00BF1719" w:rsidRDefault="00024582" w:rsidP="00136AC0">
      <w:pPr>
        <w:rPr>
          <w:rStyle w:val="english"/>
          <w:lang w:val="pt-PT"/>
        </w:rPr>
      </w:pPr>
    </w:p>
    <w:p w:rsidR="00F652D6" w:rsidRPr="00BF1719" w:rsidRDefault="00024582" w:rsidP="00F652D6">
      <w:pPr>
        <w:suppressAutoHyphens w:val="0"/>
        <w:spacing w:line="240" w:lineRule="auto"/>
        <w:ind w:firstLine="0"/>
        <w:jc w:val="left"/>
      </w:pPr>
      <w:r w:rsidRPr="00BF1719">
        <w:rPr>
          <w:rStyle w:val="english"/>
          <w:lang w:val="pt-PT"/>
        </w:rPr>
        <w:br w:type="page"/>
      </w:r>
    </w:p>
    <w:p w:rsidR="00F652D6" w:rsidRPr="00BF1719" w:rsidRDefault="00F652D6" w:rsidP="00F652D6">
      <w:pPr>
        <w:ind w:firstLine="0"/>
        <w:sectPr w:rsidR="00F652D6" w:rsidRPr="00BF1719" w:rsidSect="00314E43">
          <w:type w:val="oddPage"/>
          <w:pgSz w:w="11905" w:h="16837"/>
          <w:pgMar w:top="1701" w:right="1701" w:bottom="1701" w:left="1701" w:header="1134" w:footer="1134" w:gutter="0"/>
          <w:cols w:space="720"/>
          <w:formProt w:val="0"/>
        </w:sectPr>
      </w:pPr>
    </w:p>
    <w:p w:rsidR="001255A1" w:rsidRPr="00BF1719" w:rsidRDefault="00AE166A" w:rsidP="00F652D6">
      <w:pPr>
        <w:rPr>
          <w:rStyle w:val="english"/>
          <w:lang w:val="pt-PT"/>
        </w:rPr>
      </w:pPr>
      <w:r w:rsidRPr="00BF1719">
        <w:rPr>
          <w:rStyle w:val="english"/>
          <w:lang w:val="pt-PT"/>
        </w:rPr>
        <w:lastRenderedPageBreak/>
        <w:t>quote + autor</w:t>
      </w:r>
    </w:p>
    <w:p w:rsidR="004B7590" w:rsidRPr="00BF1719" w:rsidRDefault="004B7590" w:rsidP="00321FA1"/>
    <w:p w:rsidR="00D14525" w:rsidRPr="00BF1719" w:rsidRDefault="00D14525" w:rsidP="00632912">
      <w:pPr>
        <w:ind w:firstLine="0"/>
        <w:sectPr w:rsidR="00D14525" w:rsidRPr="00BF1719"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Cabealhodondice"/>
            <w:jc w:val="both"/>
            <w:rPr>
              <w:rFonts w:ascii="Times New Roman" w:hAnsi="Times New Roman" w:cs="Times New Roman"/>
              <w:b/>
              <w:sz w:val="48"/>
              <w:szCs w:val="48"/>
            </w:rPr>
          </w:pPr>
        </w:p>
        <w:p w:rsidR="003A6DFD"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4265960" w:history="1">
            <w:r w:rsidR="003A6DFD" w:rsidRPr="001F7AF8">
              <w:rPr>
                <w:rStyle w:val="Hiperligao"/>
                <w:noProof/>
              </w:rPr>
              <w:t>Introdução</w:t>
            </w:r>
            <w:r w:rsidR="003A6DFD">
              <w:rPr>
                <w:noProof/>
                <w:webHidden/>
              </w:rPr>
              <w:tab/>
            </w:r>
            <w:r w:rsidR="003A6DFD">
              <w:rPr>
                <w:noProof/>
                <w:webHidden/>
              </w:rPr>
              <w:fldChar w:fldCharType="begin"/>
            </w:r>
            <w:r w:rsidR="003A6DFD">
              <w:rPr>
                <w:noProof/>
                <w:webHidden/>
              </w:rPr>
              <w:instrText xml:space="preserve"> PAGEREF _Toc454265960 \h </w:instrText>
            </w:r>
            <w:r w:rsidR="003A6DFD">
              <w:rPr>
                <w:noProof/>
                <w:webHidden/>
              </w:rPr>
            </w:r>
            <w:r w:rsidR="003A6DFD">
              <w:rPr>
                <w:noProof/>
                <w:webHidden/>
              </w:rPr>
              <w:fldChar w:fldCharType="separate"/>
            </w:r>
            <w:r w:rsidR="003A6DFD">
              <w:rPr>
                <w:noProof/>
                <w:webHidden/>
              </w:rPr>
              <w:t>1</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61" w:history="1">
            <w:r w:rsidR="003A6DFD" w:rsidRPr="001F7AF8">
              <w:rPr>
                <w:rStyle w:val="Hiperligao"/>
                <w:noProof/>
              </w:rPr>
              <w:t>1.1</w:t>
            </w:r>
            <w:r w:rsidR="003A6DFD">
              <w:rPr>
                <w:rFonts w:asciiTheme="minorHAnsi" w:eastAsiaTheme="minorEastAsia" w:hAnsiTheme="minorHAnsi" w:cstheme="minorBidi"/>
                <w:noProof/>
                <w:szCs w:val="22"/>
                <w:lang w:eastAsia="pt-PT"/>
              </w:rPr>
              <w:tab/>
            </w:r>
            <w:r w:rsidR="003A6DFD" w:rsidRPr="001F7AF8">
              <w:rPr>
                <w:rStyle w:val="Hiperligao"/>
                <w:noProof/>
              </w:rPr>
              <w:t>Contexto/Enquadramento</w:t>
            </w:r>
            <w:r w:rsidR="003A6DFD">
              <w:rPr>
                <w:noProof/>
                <w:webHidden/>
              </w:rPr>
              <w:tab/>
            </w:r>
            <w:r w:rsidR="003A6DFD">
              <w:rPr>
                <w:noProof/>
                <w:webHidden/>
              </w:rPr>
              <w:fldChar w:fldCharType="begin"/>
            </w:r>
            <w:r w:rsidR="003A6DFD">
              <w:rPr>
                <w:noProof/>
                <w:webHidden/>
              </w:rPr>
              <w:instrText xml:space="preserve"> PAGEREF _Toc454265961 \h </w:instrText>
            </w:r>
            <w:r w:rsidR="003A6DFD">
              <w:rPr>
                <w:noProof/>
                <w:webHidden/>
              </w:rPr>
            </w:r>
            <w:r w:rsidR="003A6DFD">
              <w:rPr>
                <w:noProof/>
                <w:webHidden/>
              </w:rPr>
              <w:fldChar w:fldCharType="separate"/>
            </w:r>
            <w:r w:rsidR="003A6DFD">
              <w:rPr>
                <w:noProof/>
                <w:webHidden/>
              </w:rPr>
              <w:t>1</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62" w:history="1">
            <w:r w:rsidR="003A6DFD" w:rsidRPr="001F7AF8">
              <w:rPr>
                <w:rStyle w:val="Hiperligao"/>
                <w:noProof/>
              </w:rPr>
              <w:t>1.2</w:t>
            </w:r>
            <w:r w:rsidR="003A6DFD">
              <w:rPr>
                <w:rFonts w:asciiTheme="minorHAnsi" w:eastAsiaTheme="minorEastAsia" w:hAnsiTheme="minorHAnsi" w:cstheme="minorBidi"/>
                <w:noProof/>
                <w:szCs w:val="22"/>
                <w:lang w:eastAsia="pt-PT"/>
              </w:rPr>
              <w:tab/>
            </w:r>
            <w:r w:rsidR="003A6DFD" w:rsidRPr="001F7AF8">
              <w:rPr>
                <w:rStyle w:val="Hiperligao"/>
                <w:noProof/>
              </w:rPr>
              <w:t>Motivação e Objetivos</w:t>
            </w:r>
            <w:r w:rsidR="003A6DFD">
              <w:rPr>
                <w:noProof/>
                <w:webHidden/>
              </w:rPr>
              <w:tab/>
            </w:r>
            <w:r w:rsidR="003A6DFD">
              <w:rPr>
                <w:noProof/>
                <w:webHidden/>
              </w:rPr>
              <w:fldChar w:fldCharType="begin"/>
            </w:r>
            <w:r w:rsidR="003A6DFD">
              <w:rPr>
                <w:noProof/>
                <w:webHidden/>
              </w:rPr>
              <w:instrText xml:space="preserve"> PAGEREF _Toc454265962 \h </w:instrText>
            </w:r>
            <w:r w:rsidR="003A6DFD">
              <w:rPr>
                <w:noProof/>
                <w:webHidden/>
              </w:rPr>
            </w:r>
            <w:r w:rsidR="003A6DFD">
              <w:rPr>
                <w:noProof/>
                <w:webHidden/>
              </w:rPr>
              <w:fldChar w:fldCharType="separate"/>
            </w:r>
            <w:r w:rsidR="003A6DFD">
              <w:rPr>
                <w:noProof/>
                <w:webHidden/>
              </w:rPr>
              <w:t>2</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63" w:history="1">
            <w:r w:rsidR="003A6DFD" w:rsidRPr="001F7AF8">
              <w:rPr>
                <w:rStyle w:val="Hiperligao"/>
                <w:noProof/>
              </w:rPr>
              <w:t>1.3</w:t>
            </w:r>
            <w:r w:rsidR="003A6DFD">
              <w:rPr>
                <w:rFonts w:asciiTheme="minorHAnsi" w:eastAsiaTheme="minorEastAsia" w:hAnsiTheme="minorHAnsi" w:cstheme="minorBidi"/>
                <w:noProof/>
                <w:szCs w:val="22"/>
                <w:lang w:eastAsia="pt-PT"/>
              </w:rPr>
              <w:tab/>
            </w:r>
            <w:r w:rsidR="003A6DFD" w:rsidRPr="001F7AF8">
              <w:rPr>
                <w:rStyle w:val="Hiperligao"/>
                <w:noProof/>
              </w:rPr>
              <w:t>Estrutura do Relatório</w:t>
            </w:r>
            <w:r w:rsidR="003A6DFD">
              <w:rPr>
                <w:noProof/>
                <w:webHidden/>
              </w:rPr>
              <w:tab/>
            </w:r>
            <w:r w:rsidR="003A6DFD">
              <w:rPr>
                <w:noProof/>
                <w:webHidden/>
              </w:rPr>
              <w:fldChar w:fldCharType="begin"/>
            </w:r>
            <w:r w:rsidR="003A6DFD">
              <w:rPr>
                <w:noProof/>
                <w:webHidden/>
              </w:rPr>
              <w:instrText xml:space="preserve"> PAGEREF _Toc454265963 \h </w:instrText>
            </w:r>
            <w:r w:rsidR="003A6DFD">
              <w:rPr>
                <w:noProof/>
                <w:webHidden/>
              </w:rPr>
            </w:r>
            <w:r w:rsidR="003A6DFD">
              <w:rPr>
                <w:noProof/>
                <w:webHidden/>
              </w:rPr>
              <w:fldChar w:fldCharType="separate"/>
            </w:r>
            <w:r w:rsidR="003A6DFD">
              <w:rPr>
                <w:noProof/>
                <w:webHidden/>
              </w:rPr>
              <w:t>2</w:t>
            </w:r>
            <w:r w:rsidR="003A6DFD">
              <w:rPr>
                <w:noProof/>
                <w:webHidden/>
              </w:rPr>
              <w:fldChar w:fldCharType="end"/>
            </w:r>
          </w:hyperlink>
        </w:p>
        <w:p w:rsidR="003A6DFD" w:rsidRDefault="002147FC">
          <w:pPr>
            <w:pStyle w:val="ndice1"/>
            <w:rPr>
              <w:rFonts w:asciiTheme="minorHAnsi" w:eastAsiaTheme="minorEastAsia" w:hAnsiTheme="minorHAnsi" w:cstheme="minorBidi"/>
              <w:b w:val="0"/>
              <w:noProof/>
              <w:szCs w:val="22"/>
              <w:lang w:eastAsia="pt-PT"/>
            </w:rPr>
          </w:pPr>
          <w:hyperlink w:anchor="_Toc454265964" w:history="1">
            <w:r w:rsidR="003A6DFD" w:rsidRPr="001F7AF8">
              <w:rPr>
                <w:rStyle w:val="Hiperligao"/>
                <w:noProof/>
              </w:rPr>
              <w:t>Revisão Bibliográfica</w:t>
            </w:r>
            <w:r w:rsidR="003A6DFD">
              <w:rPr>
                <w:noProof/>
                <w:webHidden/>
              </w:rPr>
              <w:tab/>
            </w:r>
            <w:r w:rsidR="003A6DFD">
              <w:rPr>
                <w:noProof/>
                <w:webHidden/>
              </w:rPr>
              <w:fldChar w:fldCharType="begin"/>
            </w:r>
            <w:r w:rsidR="003A6DFD">
              <w:rPr>
                <w:noProof/>
                <w:webHidden/>
              </w:rPr>
              <w:instrText xml:space="preserve"> PAGEREF _Toc454265964 \h </w:instrText>
            </w:r>
            <w:r w:rsidR="003A6DFD">
              <w:rPr>
                <w:noProof/>
                <w:webHidden/>
              </w:rPr>
            </w:r>
            <w:r w:rsidR="003A6DFD">
              <w:rPr>
                <w:noProof/>
                <w:webHidden/>
              </w:rPr>
              <w:fldChar w:fldCharType="separate"/>
            </w:r>
            <w:r w:rsidR="003A6DFD">
              <w:rPr>
                <w:noProof/>
                <w:webHidden/>
              </w:rPr>
              <w:t>5</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65" w:history="1">
            <w:r w:rsidR="003A6DFD" w:rsidRPr="001F7AF8">
              <w:rPr>
                <w:rStyle w:val="Hiperligao"/>
                <w:noProof/>
              </w:rPr>
              <w:t>2.1</w:t>
            </w:r>
            <w:r w:rsidR="003A6DFD">
              <w:rPr>
                <w:rFonts w:asciiTheme="minorHAnsi" w:eastAsiaTheme="minorEastAsia" w:hAnsiTheme="minorHAnsi" w:cstheme="minorBidi"/>
                <w:noProof/>
                <w:szCs w:val="22"/>
                <w:lang w:eastAsia="pt-PT"/>
              </w:rPr>
              <w:tab/>
            </w:r>
            <w:r w:rsidR="003A6DFD" w:rsidRPr="001F7AF8">
              <w:rPr>
                <w:rStyle w:val="Hiperligao"/>
                <w:noProof/>
              </w:rPr>
              <w:t>Introdução</w:t>
            </w:r>
            <w:r w:rsidR="003A6DFD">
              <w:rPr>
                <w:noProof/>
                <w:webHidden/>
              </w:rPr>
              <w:tab/>
            </w:r>
            <w:r w:rsidR="003A6DFD">
              <w:rPr>
                <w:noProof/>
                <w:webHidden/>
              </w:rPr>
              <w:fldChar w:fldCharType="begin"/>
            </w:r>
            <w:r w:rsidR="003A6DFD">
              <w:rPr>
                <w:noProof/>
                <w:webHidden/>
              </w:rPr>
              <w:instrText xml:space="preserve"> PAGEREF _Toc454265965 \h </w:instrText>
            </w:r>
            <w:r w:rsidR="003A6DFD">
              <w:rPr>
                <w:noProof/>
                <w:webHidden/>
              </w:rPr>
            </w:r>
            <w:r w:rsidR="003A6DFD">
              <w:rPr>
                <w:noProof/>
                <w:webHidden/>
              </w:rPr>
              <w:fldChar w:fldCharType="separate"/>
            </w:r>
            <w:r w:rsidR="003A6DFD">
              <w:rPr>
                <w:noProof/>
                <w:webHidden/>
              </w:rPr>
              <w:t>5</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66" w:history="1">
            <w:r w:rsidR="003A6DFD" w:rsidRPr="001F7AF8">
              <w:rPr>
                <w:rStyle w:val="Hiperligao"/>
                <w:noProof/>
              </w:rPr>
              <w:t>2.2</w:t>
            </w:r>
            <w:r w:rsidR="003A6DFD">
              <w:rPr>
                <w:rFonts w:asciiTheme="minorHAnsi" w:eastAsiaTheme="minorEastAsia" w:hAnsiTheme="minorHAnsi" w:cstheme="minorBidi"/>
                <w:noProof/>
                <w:szCs w:val="22"/>
                <w:lang w:eastAsia="pt-PT"/>
              </w:rPr>
              <w:tab/>
            </w:r>
            <w:r w:rsidR="003A6DFD" w:rsidRPr="001F7AF8">
              <w:rPr>
                <w:rStyle w:val="Hiperligao"/>
                <w:noProof/>
              </w:rPr>
              <w:t>Recuperação de Informação</w:t>
            </w:r>
            <w:r w:rsidR="003A6DFD">
              <w:rPr>
                <w:noProof/>
                <w:webHidden/>
              </w:rPr>
              <w:tab/>
            </w:r>
            <w:r w:rsidR="003A6DFD">
              <w:rPr>
                <w:noProof/>
                <w:webHidden/>
              </w:rPr>
              <w:fldChar w:fldCharType="begin"/>
            </w:r>
            <w:r w:rsidR="003A6DFD">
              <w:rPr>
                <w:noProof/>
                <w:webHidden/>
              </w:rPr>
              <w:instrText xml:space="preserve"> PAGEREF _Toc454265966 \h </w:instrText>
            </w:r>
            <w:r w:rsidR="003A6DFD">
              <w:rPr>
                <w:noProof/>
                <w:webHidden/>
              </w:rPr>
            </w:r>
            <w:r w:rsidR="003A6DFD">
              <w:rPr>
                <w:noProof/>
                <w:webHidden/>
              </w:rPr>
              <w:fldChar w:fldCharType="separate"/>
            </w:r>
            <w:r w:rsidR="003A6DFD">
              <w:rPr>
                <w:noProof/>
                <w:webHidden/>
              </w:rPr>
              <w:t>6</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67" w:history="1">
            <w:r w:rsidR="003A6DFD" w:rsidRPr="001F7AF8">
              <w:rPr>
                <w:rStyle w:val="Hiperligao"/>
                <w:noProof/>
              </w:rPr>
              <w:t>2.2.1</w:t>
            </w:r>
            <w:r w:rsidR="003A6DFD">
              <w:rPr>
                <w:rFonts w:asciiTheme="minorHAnsi" w:eastAsiaTheme="minorEastAsia" w:hAnsiTheme="minorHAnsi" w:cstheme="minorBidi"/>
                <w:noProof/>
                <w:szCs w:val="22"/>
                <w:lang w:eastAsia="pt-PT"/>
              </w:rPr>
              <w:tab/>
            </w:r>
            <w:r w:rsidR="003A6DFD" w:rsidRPr="001F7AF8">
              <w:rPr>
                <w:rStyle w:val="Hiperligao"/>
                <w:noProof/>
              </w:rPr>
              <w:t>Modelos Clássicos</w:t>
            </w:r>
            <w:r w:rsidR="003A6DFD">
              <w:rPr>
                <w:noProof/>
                <w:webHidden/>
              </w:rPr>
              <w:tab/>
            </w:r>
            <w:r w:rsidR="003A6DFD">
              <w:rPr>
                <w:noProof/>
                <w:webHidden/>
              </w:rPr>
              <w:fldChar w:fldCharType="begin"/>
            </w:r>
            <w:r w:rsidR="003A6DFD">
              <w:rPr>
                <w:noProof/>
                <w:webHidden/>
              </w:rPr>
              <w:instrText xml:space="preserve"> PAGEREF _Toc454265967 \h </w:instrText>
            </w:r>
            <w:r w:rsidR="003A6DFD">
              <w:rPr>
                <w:noProof/>
                <w:webHidden/>
              </w:rPr>
            </w:r>
            <w:r w:rsidR="003A6DFD">
              <w:rPr>
                <w:noProof/>
                <w:webHidden/>
              </w:rPr>
              <w:fldChar w:fldCharType="separate"/>
            </w:r>
            <w:r w:rsidR="003A6DFD">
              <w:rPr>
                <w:noProof/>
                <w:webHidden/>
              </w:rPr>
              <w:t>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68" w:history="1">
            <w:r w:rsidR="003A6DFD" w:rsidRPr="001F7AF8">
              <w:rPr>
                <w:rStyle w:val="Hiperligao"/>
                <w:noProof/>
              </w:rPr>
              <w:t>2.2.2</w:t>
            </w:r>
            <w:r w:rsidR="003A6DFD">
              <w:rPr>
                <w:rFonts w:asciiTheme="minorHAnsi" w:eastAsiaTheme="minorEastAsia" w:hAnsiTheme="minorHAnsi" w:cstheme="minorBidi"/>
                <w:noProof/>
                <w:szCs w:val="22"/>
                <w:lang w:eastAsia="pt-PT"/>
              </w:rPr>
              <w:tab/>
            </w:r>
            <w:r w:rsidR="003A6DFD" w:rsidRPr="001F7AF8">
              <w:rPr>
                <w:rStyle w:val="Hiperligao"/>
                <w:noProof/>
              </w:rPr>
              <w:t>Modelos Estruturados</w:t>
            </w:r>
            <w:r w:rsidR="003A6DFD">
              <w:rPr>
                <w:noProof/>
                <w:webHidden/>
              </w:rPr>
              <w:tab/>
            </w:r>
            <w:r w:rsidR="003A6DFD">
              <w:rPr>
                <w:noProof/>
                <w:webHidden/>
              </w:rPr>
              <w:fldChar w:fldCharType="begin"/>
            </w:r>
            <w:r w:rsidR="003A6DFD">
              <w:rPr>
                <w:noProof/>
                <w:webHidden/>
              </w:rPr>
              <w:instrText xml:space="preserve"> PAGEREF _Toc454265968 \h </w:instrText>
            </w:r>
            <w:r w:rsidR="003A6DFD">
              <w:rPr>
                <w:noProof/>
                <w:webHidden/>
              </w:rPr>
            </w:r>
            <w:r w:rsidR="003A6DFD">
              <w:rPr>
                <w:noProof/>
                <w:webHidden/>
              </w:rPr>
              <w:fldChar w:fldCharType="separate"/>
            </w:r>
            <w:r w:rsidR="003A6DFD">
              <w:rPr>
                <w:noProof/>
                <w:webHidden/>
              </w:rPr>
              <w:t>8</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69" w:history="1">
            <w:r w:rsidR="003A6DFD" w:rsidRPr="001F7AF8">
              <w:rPr>
                <w:rStyle w:val="Hiperligao"/>
                <w:noProof/>
              </w:rPr>
              <w:t>2.3</w:t>
            </w:r>
            <w:r w:rsidR="003A6DFD">
              <w:rPr>
                <w:rFonts w:asciiTheme="minorHAnsi" w:eastAsiaTheme="minorEastAsia" w:hAnsiTheme="minorHAnsi" w:cstheme="minorBidi"/>
                <w:noProof/>
                <w:szCs w:val="22"/>
                <w:lang w:eastAsia="pt-PT"/>
              </w:rPr>
              <w:tab/>
            </w:r>
            <w:r w:rsidR="003A6DFD" w:rsidRPr="001F7AF8">
              <w:rPr>
                <w:rStyle w:val="Hiperligao"/>
                <w:noProof/>
              </w:rPr>
              <w:t>Indexação</w:t>
            </w:r>
            <w:r w:rsidR="003A6DFD">
              <w:rPr>
                <w:noProof/>
                <w:webHidden/>
              </w:rPr>
              <w:tab/>
            </w:r>
            <w:r w:rsidR="003A6DFD">
              <w:rPr>
                <w:noProof/>
                <w:webHidden/>
              </w:rPr>
              <w:fldChar w:fldCharType="begin"/>
            </w:r>
            <w:r w:rsidR="003A6DFD">
              <w:rPr>
                <w:noProof/>
                <w:webHidden/>
              </w:rPr>
              <w:instrText xml:space="preserve"> PAGEREF _Toc454265969 \h </w:instrText>
            </w:r>
            <w:r w:rsidR="003A6DFD">
              <w:rPr>
                <w:noProof/>
                <w:webHidden/>
              </w:rPr>
            </w:r>
            <w:r w:rsidR="003A6DFD">
              <w:rPr>
                <w:noProof/>
                <w:webHidden/>
              </w:rPr>
              <w:fldChar w:fldCharType="separate"/>
            </w:r>
            <w:r w:rsidR="003A6DFD">
              <w:rPr>
                <w:noProof/>
                <w:webHidden/>
              </w:rPr>
              <w:t>9</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70" w:history="1">
            <w:r w:rsidR="003A6DFD" w:rsidRPr="001F7AF8">
              <w:rPr>
                <w:rStyle w:val="Hiperligao"/>
                <w:noProof/>
              </w:rPr>
              <w:t>2.3.2</w:t>
            </w:r>
            <w:r w:rsidR="003A6DFD">
              <w:rPr>
                <w:rFonts w:asciiTheme="minorHAnsi" w:eastAsiaTheme="minorEastAsia" w:hAnsiTheme="minorHAnsi" w:cstheme="minorBidi"/>
                <w:noProof/>
                <w:szCs w:val="22"/>
                <w:lang w:eastAsia="pt-PT"/>
              </w:rPr>
              <w:tab/>
            </w:r>
            <w:r w:rsidR="003A6DFD" w:rsidRPr="001F7AF8">
              <w:rPr>
                <w:rStyle w:val="Hiperligao"/>
                <w:noProof/>
              </w:rPr>
              <w:t>Apache Lucene</w:t>
            </w:r>
            <w:r w:rsidR="003A6DFD">
              <w:rPr>
                <w:noProof/>
                <w:webHidden/>
              </w:rPr>
              <w:tab/>
            </w:r>
            <w:r w:rsidR="003A6DFD">
              <w:rPr>
                <w:noProof/>
                <w:webHidden/>
              </w:rPr>
              <w:fldChar w:fldCharType="begin"/>
            </w:r>
            <w:r w:rsidR="003A6DFD">
              <w:rPr>
                <w:noProof/>
                <w:webHidden/>
              </w:rPr>
              <w:instrText xml:space="preserve"> PAGEREF _Toc454265970 \h </w:instrText>
            </w:r>
            <w:r w:rsidR="003A6DFD">
              <w:rPr>
                <w:noProof/>
                <w:webHidden/>
              </w:rPr>
            </w:r>
            <w:r w:rsidR="003A6DFD">
              <w:rPr>
                <w:noProof/>
                <w:webHidden/>
              </w:rPr>
              <w:fldChar w:fldCharType="separate"/>
            </w:r>
            <w:r w:rsidR="003A6DFD">
              <w:rPr>
                <w:noProof/>
                <w:webHidden/>
              </w:rPr>
              <w:t>10</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71" w:history="1">
            <w:r w:rsidR="003A6DFD" w:rsidRPr="001F7AF8">
              <w:rPr>
                <w:rStyle w:val="Hiperligao"/>
                <w:noProof/>
              </w:rPr>
              <w:t>2.3.3</w:t>
            </w:r>
            <w:r w:rsidR="003A6DFD">
              <w:rPr>
                <w:rFonts w:asciiTheme="minorHAnsi" w:eastAsiaTheme="minorEastAsia" w:hAnsiTheme="minorHAnsi" w:cstheme="minorBidi"/>
                <w:noProof/>
                <w:szCs w:val="22"/>
                <w:lang w:eastAsia="pt-PT"/>
              </w:rPr>
              <w:tab/>
            </w:r>
            <w:r w:rsidR="003A6DFD" w:rsidRPr="001F7AF8">
              <w:rPr>
                <w:rStyle w:val="Hiperligao"/>
                <w:noProof/>
              </w:rPr>
              <w:t>Apache Solr</w:t>
            </w:r>
            <w:r w:rsidR="003A6DFD">
              <w:rPr>
                <w:noProof/>
                <w:webHidden/>
              </w:rPr>
              <w:tab/>
            </w:r>
            <w:r w:rsidR="003A6DFD">
              <w:rPr>
                <w:noProof/>
                <w:webHidden/>
              </w:rPr>
              <w:fldChar w:fldCharType="begin"/>
            </w:r>
            <w:r w:rsidR="003A6DFD">
              <w:rPr>
                <w:noProof/>
                <w:webHidden/>
              </w:rPr>
              <w:instrText xml:space="preserve"> PAGEREF _Toc454265971 \h </w:instrText>
            </w:r>
            <w:r w:rsidR="003A6DFD">
              <w:rPr>
                <w:noProof/>
                <w:webHidden/>
              </w:rPr>
            </w:r>
            <w:r w:rsidR="003A6DFD">
              <w:rPr>
                <w:noProof/>
                <w:webHidden/>
              </w:rPr>
              <w:fldChar w:fldCharType="separate"/>
            </w:r>
            <w:r w:rsidR="003A6DFD">
              <w:rPr>
                <w:noProof/>
                <w:webHidden/>
              </w:rPr>
              <w:t>12</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72" w:history="1">
            <w:r w:rsidR="003A6DFD" w:rsidRPr="001F7AF8">
              <w:rPr>
                <w:rStyle w:val="Hiperligao"/>
                <w:noProof/>
              </w:rPr>
              <w:t>2.3.4</w:t>
            </w:r>
            <w:r w:rsidR="003A6DFD">
              <w:rPr>
                <w:rFonts w:asciiTheme="minorHAnsi" w:eastAsiaTheme="minorEastAsia" w:hAnsiTheme="minorHAnsi" w:cstheme="minorBidi"/>
                <w:noProof/>
                <w:szCs w:val="22"/>
                <w:lang w:eastAsia="pt-PT"/>
              </w:rPr>
              <w:tab/>
            </w:r>
            <w:r w:rsidR="003A6DFD" w:rsidRPr="001F7AF8">
              <w:rPr>
                <w:rStyle w:val="Hiperligao"/>
                <w:noProof/>
              </w:rPr>
              <w:t>ElasticSearch</w:t>
            </w:r>
            <w:r w:rsidR="003A6DFD">
              <w:rPr>
                <w:noProof/>
                <w:webHidden/>
              </w:rPr>
              <w:tab/>
            </w:r>
            <w:r w:rsidR="003A6DFD">
              <w:rPr>
                <w:noProof/>
                <w:webHidden/>
              </w:rPr>
              <w:fldChar w:fldCharType="begin"/>
            </w:r>
            <w:r w:rsidR="003A6DFD">
              <w:rPr>
                <w:noProof/>
                <w:webHidden/>
              </w:rPr>
              <w:instrText xml:space="preserve"> PAGEREF _Toc454265972 \h </w:instrText>
            </w:r>
            <w:r w:rsidR="003A6DFD">
              <w:rPr>
                <w:noProof/>
                <w:webHidden/>
              </w:rPr>
            </w:r>
            <w:r w:rsidR="003A6DFD">
              <w:rPr>
                <w:noProof/>
                <w:webHidden/>
              </w:rPr>
              <w:fldChar w:fldCharType="separate"/>
            </w:r>
            <w:r w:rsidR="003A6DFD">
              <w:rPr>
                <w:noProof/>
                <w:webHidden/>
              </w:rPr>
              <w:t>13</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73" w:history="1">
            <w:r w:rsidR="003A6DFD" w:rsidRPr="001F7AF8">
              <w:rPr>
                <w:rStyle w:val="Hiperligao"/>
                <w:noProof/>
              </w:rPr>
              <w:t>2.3.5</w:t>
            </w:r>
            <w:r w:rsidR="003A6DFD">
              <w:rPr>
                <w:rFonts w:asciiTheme="minorHAnsi" w:eastAsiaTheme="minorEastAsia" w:hAnsiTheme="minorHAnsi" w:cstheme="minorBidi"/>
                <w:noProof/>
                <w:szCs w:val="22"/>
                <w:lang w:eastAsia="pt-PT"/>
              </w:rPr>
              <w:tab/>
            </w:r>
            <w:r w:rsidR="003A6DFD" w:rsidRPr="001F7AF8">
              <w:rPr>
                <w:rStyle w:val="Hiperligao"/>
                <w:noProof/>
              </w:rPr>
              <w:t>Sphinx Search</w:t>
            </w:r>
            <w:r w:rsidR="003A6DFD">
              <w:rPr>
                <w:noProof/>
                <w:webHidden/>
              </w:rPr>
              <w:tab/>
            </w:r>
            <w:r w:rsidR="003A6DFD">
              <w:rPr>
                <w:noProof/>
                <w:webHidden/>
              </w:rPr>
              <w:fldChar w:fldCharType="begin"/>
            </w:r>
            <w:r w:rsidR="003A6DFD">
              <w:rPr>
                <w:noProof/>
                <w:webHidden/>
              </w:rPr>
              <w:instrText xml:space="preserve"> PAGEREF _Toc454265973 \h </w:instrText>
            </w:r>
            <w:r w:rsidR="003A6DFD">
              <w:rPr>
                <w:noProof/>
                <w:webHidden/>
              </w:rPr>
            </w:r>
            <w:r w:rsidR="003A6DFD">
              <w:rPr>
                <w:noProof/>
                <w:webHidden/>
              </w:rPr>
              <w:fldChar w:fldCharType="separate"/>
            </w:r>
            <w:r w:rsidR="003A6DFD">
              <w:rPr>
                <w:noProof/>
                <w:webHidden/>
              </w:rPr>
              <w:t>13</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74" w:history="1">
            <w:r w:rsidR="003A6DFD" w:rsidRPr="001F7AF8">
              <w:rPr>
                <w:rStyle w:val="Hiperligao"/>
                <w:noProof/>
              </w:rPr>
              <w:t>2.3.6</w:t>
            </w:r>
            <w:r w:rsidR="003A6DFD">
              <w:rPr>
                <w:rFonts w:asciiTheme="minorHAnsi" w:eastAsiaTheme="minorEastAsia" w:hAnsiTheme="minorHAnsi" w:cstheme="minorBidi"/>
                <w:noProof/>
                <w:szCs w:val="22"/>
                <w:lang w:eastAsia="pt-PT"/>
              </w:rPr>
              <w:tab/>
            </w:r>
            <w:r w:rsidR="003A6DFD" w:rsidRPr="001F7AF8">
              <w:rPr>
                <w:rStyle w:val="Hiperligao"/>
                <w:noProof/>
              </w:rPr>
              <w:t>Análise Tecnológica</w:t>
            </w:r>
            <w:r w:rsidR="003A6DFD">
              <w:rPr>
                <w:noProof/>
                <w:webHidden/>
              </w:rPr>
              <w:tab/>
            </w:r>
            <w:r w:rsidR="003A6DFD">
              <w:rPr>
                <w:noProof/>
                <w:webHidden/>
              </w:rPr>
              <w:fldChar w:fldCharType="begin"/>
            </w:r>
            <w:r w:rsidR="003A6DFD">
              <w:rPr>
                <w:noProof/>
                <w:webHidden/>
              </w:rPr>
              <w:instrText xml:space="preserve"> PAGEREF _Toc454265974 \h </w:instrText>
            </w:r>
            <w:r w:rsidR="003A6DFD">
              <w:rPr>
                <w:noProof/>
                <w:webHidden/>
              </w:rPr>
            </w:r>
            <w:r w:rsidR="003A6DFD">
              <w:rPr>
                <w:noProof/>
                <w:webHidden/>
              </w:rPr>
              <w:fldChar w:fldCharType="separate"/>
            </w:r>
            <w:r w:rsidR="003A6DFD">
              <w:rPr>
                <w:noProof/>
                <w:webHidden/>
              </w:rPr>
              <w:t>15</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75" w:history="1">
            <w:r w:rsidR="003A6DFD" w:rsidRPr="001F7AF8">
              <w:rPr>
                <w:rStyle w:val="Hiperligao"/>
                <w:noProof/>
              </w:rPr>
              <w:t>2.4</w:t>
            </w:r>
            <w:r w:rsidR="003A6DFD">
              <w:rPr>
                <w:rFonts w:asciiTheme="minorHAnsi" w:eastAsiaTheme="minorEastAsia" w:hAnsiTheme="minorHAnsi" w:cstheme="minorBidi"/>
                <w:noProof/>
                <w:szCs w:val="22"/>
                <w:lang w:eastAsia="pt-PT"/>
              </w:rPr>
              <w:tab/>
            </w:r>
            <w:r w:rsidR="003A6DFD" w:rsidRPr="001F7AF8">
              <w:rPr>
                <w:rStyle w:val="Hiperligao"/>
                <w:noProof/>
              </w:rPr>
              <w:t>Classificação</w:t>
            </w:r>
            <w:r w:rsidR="003A6DFD">
              <w:rPr>
                <w:noProof/>
                <w:webHidden/>
              </w:rPr>
              <w:tab/>
            </w:r>
            <w:r w:rsidR="003A6DFD">
              <w:rPr>
                <w:noProof/>
                <w:webHidden/>
              </w:rPr>
              <w:fldChar w:fldCharType="begin"/>
            </w:r>
            <w:r w:rsidR="003A6DFD">
              <w:rPr>
                <w:noProof/>
                <w:webHidden/>
              </w:rPr>
              <w:instrText xml:space="preserve"> PAGEREF _Toc454265975 \h </w:instrText>
            </w:r>
            <w:r w:rsidR="003A6DFD">
              <w:rPr>
                <w:noProof/>
                <w:webHidden/>
              </w:rPr>
            </w:r>
            <w:r w:rsidR="003A6DFD">
              <w:rPr>
                <w:noProof/>
                <w:webHidden/>
              </w:rPr>
              <w:fldChar w:fldCharType="separate"/>
            </w:r>
            <w:r w:rsidR="003A6DFD">
              <w:rPr>
                <w:noProof/>
                <w:webHidden/>
              </w:rPr>
              <w:t>1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76" w:history="1">
            <w:r w:rsidR="003A6DFD" w:rsidRPr="001F7AF8">
              <w:rPr>
                <w:rStyle w:val="Hiperligao"/>
                <w:noProof/>
              </w:rPr>
              <w:t>2.4.1</w:t>
            </w:r>
            <w:r w:rsidR="003A6DFD">
              <w:rPr>
                <w:rFonts w:asciiTheme="minorHAnsi" w:eastAsiaTheme="minorEastAsia" w:hAnsiTheme="minorHAnsi" w:cstheme="minorBidi"/>
                <w:noProof/>
                <w:szCs w:val="22"/>
                <w:lang w:eastAsia="pt-PT"/>
              </w:rPr>
              <w:tab/>
            </w:r>
            <w:r w:rsidR="003A6DFD" w:rsidRPr="001F7AF8">
              <w:rPr>
                <w:rStyle w:val="Hiperligao"/>
                <w:noProof/>
              </w:rPr>
              <w:t>Relações Hierárquicas</w:t>
            </w:r>
            <w:r w:rsidR="003A6DFD">
              <w:rPr>
                <w:noProof/>
                <w:webHidden/>
              </w:rPr>
              <w:tab/>
            </w:r>
            <w:r w:rsidR="003A6DFD">
              <w:rPr>
                <w:noProof/>
                <w:webHidden/>
              </w:rPr>
              <w:fldChar w:fldCharType="begin"/>
            </w:r>
            <w:r w:rsidR="003A6DFD">
              <w:rPr>
                <w:noProof/>
                <w:webHidden/>
              </w:rPr>
              <w:instrText xml:space="preserve"> PAGEREF _Toc454265976 \h </w:instrText>
            </w:r>
            <w:r w:rsidR="003A6DFD">
              <w:rPr>
                <w:noProof/>
                <w:webHidden/>
              </w:rPr>
            </w:r>
            <w:r w:rsidR="003A6DFD">
              <w:rPr>
                <w:noProof/>
                <w:webHidden/>
              </w:rPr>
              <w:fldChar w:fldCharType="separate"/>
            </w:r>
            <w:r w:rsidR="003A6DFD">
              <w:rPr>
                <w:noProof/>
                <w:webHidden/>
              </w:rPr>
              <w:t>1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77" w:history="1">
            <w:r w:rsidR="003A6DFD" w:rsidRPr="001F7AF8">
              <w:rPr>
                <w:rStyle w:val="Hiperligao"/>
                <w:noProof/>
              </w:rPr>
              <w:t>2.4.2</w:t>
            </w:r>
            <w:r w:rsidR="003A6DFD">
              <w:rPr>
                <w:rFonts w:asciiTheme="minorHAnsi" w:eastAsiaTheme="minorEastAsia" w:hAnsiTheme="minorHAnsi" w:cstheme="minorBidi"/>
                <w:noProof/>
                <w:szCs w:val="22"/>
                <w:lang w:eastAsia="pt-PT"/>
              </w:rPr>
              <w:tab/>
            </w:r>
            <w:r w:rsidR="003A6DFD" w:rsidRPr="001F7AF8">
              <w:rPr>
                <w:rStyle w:val="Hiperligao"/>
                <w:noProof/>
              </w:rPr>
              <w:t>UMLS</w:t>
            </w:r>
            <w:r w:rsidR="003A6DFD">
              <w:rPr>
                <w:noProof/>
                <w:webHidden/>
              </w:rPr>
              <w:tab/>
            </w:r>
            <w:r w:rsidR="003A6DFD">
              <w:rPr>
                <w:noProof/>
                <w:webHidden/>
              </w:rPr>
              <w:fldChar w:fldCharType="begin"/>
            </w:r>
            <w:r w:rsidR="003A6DFD">
              <w:rPr>
                <w:noProof/>
                <w:webHidden/>
              </w:rPr>
              <w:instrText xml:space="preserve"> PAGEREF _Toc454265977 \h </w:instrText>
            </w:r>
            <w:r w:rsidR="003A6DFD">
              <w:rPr>
                <w:noProof/>
                <w:webHidden/>
              </w:rPr>
            </w:r>
            <w:r w:rsidR="003A6DFD">
              <w:rPr>
                <w:noProof/>
                <w:webHidden/>
              </w:rPr>
              <w:fldChar w:fldCharType="separate"/>
            </w:r>
            <w:r w:rsidR="003A6DFD">
              <w:rPr>
                <w:noProof/>
                <w:webHidden/>
              </w:rPr>
              <w:t>18</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78" w:history="1">
            <w:r w:rsidR="003A6DFD" w:rsidRPr="001F7AF8">
              <w:rPr>
                <w:rStyle w:val="Hiperligao"/>
                <w:noProof/>
              </w:rPr>
              <w:t>2.5</w:t>
            </w:r>
            <w:r w:rsidR="003A6DFD">
              <w:rPr>
                <w:rFonts w:asciiTheme="minorHAnsi" w:eastAsiaTheme="minorEastAsia" w:hAnsiTheme="minorHAnsi" w:cstheme="minorBidi"/>
                <w:noProof/>
                <w:szCs w:val="22"/>
                <w:lang w:eastAsia="pt-PT"/>
              </w:rPr>
              <w:tab/>
            </w:r>
            <w:r w:rsidR="003A6DFD" w:rsidRPr="001F7AF8">
              <w:rPr>
                <w:rStyle w:val="Hiperligao"/>
                <w:noProof/>
              </w:rPr>
              <w:t>EHR</w:t>
            </w:r>
            <w:r w:rsidR="003A6DFD">
              <w:rPr>
                <w:noProof/>
                <w:webHidden/>
              </w:rPr>
              <w:tab/>
            </w:r>
            <w:r w:rsidR="003A6DFD">
              <w:rPr>
                <w:noProof/>
                <w:webHidden/>
              </w:rPr>
              <w:fldChar w:fldCharType="begin"/>
            </w:r>
            <w:r w:rsidR="003A6DFD">
              <w:rPr>
                <w:noProof/>
                <w:webHidden/>
              </w:rPr>
              <w:instrText xml:space="preserve"> PAGEREF _Toc454265978 \h </w:instrText>
            </w:r>
            <w:r w:rsidR="003A6DFD">
              <w:rPr>
                <w:noProof/>
                <w:webHidden/>
              </w:rPr>
            </w:r>
            <w:r w:rsidR="003A6DFD">
              <w:rPr>
                <w:noProof/>
                <w:webHidden/>
              </w:rPr>
              <w:fldChar w:fldCharType="separate"/>
            </w:r>
            <w:r w:rsidR="003A6DFD">
              <w:rPr>
                <w:noProof/>
                <w:webHidden/>
              </w:rPr>
              <w:t>21</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79" w:history="1">
            <w:r w:rsidR="003A6DFD" w:rsidRPr="001F7AF8">
              <w:rPr>
                <w:rStyle w:val="Hiperligao"/>
                <w:noProof/>
              </w:rPr>
              <w:t>2.6</w:t>
            </w:r>
            <w:r w:rsidR="003A6DFD">
              <w:rPr>
                <w:rFonts w:asciiTheme="minorHAnsi" w:eastAsiaTheme="minorEastAsia" w:hAnsiTheme="minorHAnsi" w:cstheme="minorBidi"/>
                <w:noProof/>
                <w:szCs w:val="22"/>
                <w:lang w:eastAsia="pt-PT"/>
              </w:rPr>
              <w:tab/>
            </w:r>
            <w:r w:rsidR="003A6DFD" w:rsidRPr="001F7AF8">
              <w:rPr>
                <w:rStyle w:val="Hiperligao"/>
                <w:noProof/>
              </w:rPr>
              <w:t>Resumo</w:t>
            </w:r>
            <w:r w:rsidR="003A6DFD">
              <w:rPr>
                <w:noProof/>
                <w:webHidden/>
              </w:rPr>
              <w:tab/>
            </w:r>
            <w:r w:rsidR="003A6DFD">
              <w:rPr>
                <w:noProof/>
                <w:webHidden/>
              </w:rPr>
              <w:fldChar w:fldCharType="begin"/>
            </w:r>
            <w:r w:rsidR="003A6DFD">
              <w:rPr>
                <w:noProof/>
                <w:webHidden/>
              </w:rPr>
              <w:instrText xml:space="preserve"> PAGEREF _Toc454265979 \h </w:instrText>
            </w:r>
            <w:r w:rsidR="003A6DFD">
              <w:rPr>
                <w:noProof/>
                <w:webHidden/>
              </w:rPr>
            </w:r>
            <w:r w:rsidR="003A6DFD">
              <w:rPr>
                <w:noProof/>
                <w:webHidden/>
              </w:rPr>
              <w:fldChar w:fldCharType="separate"/>
            </w:r>
            <w:r w:rsidR="003A6DFD">
              <w:rPr>
                <w:noProof/>
                <w:webHidden/>
              </w:rPr>
              <w:t>23</w:t>
            </w:r>
            <w:r w:rsidR="003A6DFD">
              <w:rPr>
                <w:noProof/>
                <w:webHidden/>
              </w:rPr>
              <w:fldChar w:fldCharType="end"/>
            </w:r>
          </w:hyperlink>
        </w:p>
        <w:p w:rsidR="003A6DFD" w:rsidRDefault="002147FC">
          <w:pPr>
            <w:pStyle w:val="ndice1"/>
            <w:rPr>
              <w:rFonts w:asciiTheme="minorHAnsi" w:eastAsiaTheme="minorEastAsia" w:hAnsiTheme="minorHAnsi" w:cstheme="minorBidi"/>
              <w:b w:val="0"/>
              <w:noProof/>
              <w:szCs w:val="22"/>
              <w:lang w:eastAsia="pt-PT"/>
            </w:rPr>
          </w:pPr>
          <w:hyperlink w:anchor="_Toc454265980" w:history="1">
            <w:r w:rsidR="003A6DFD" w:rsidRPr="001F7AF8">
              <w:rPr>
                <w:rStyle w:val="Hiperligao"/>
                <w:noProof/>
              </w:rPr>
              <w:t>Solução</w:t>
            </w:r>
            <w:r w:rsidR="003A6DFD">
              <w:rPr>
                <w:noProof/>
                <w:webHidden/>
              </w:rPr>
              <w:tab/>
            </w:r>
            <w:r w:rsidR="003A6DFD">
              <w:rPr>
                <w:noProof/>
                <w:webHidden/>
              </w:rPr>
              <w:fldChar w:fldCharType="begin"/>
            </w:r>
            <w:r w:rsidR="003A6DFD">
              <w:rPr>
                <w:noProof/>
                <w:webHidden/>
              </w:rPr>
              <w:instrText xml:space="preserve"> PAGEREF _Toc454265980 \h </w:instrText>
            </w:r>
            <w:r w:rsidR="003A6DFD">
              <w:rPr>
                <w:noProof/>
                <w:webHidden/>
              </w:rPr>
            </w:r>
            <w:r w:rsidR="003A6DFD">
              <w:rPr>
                <w:noProof/>
                <w:webHidden/>
              </w:rPr>
              <w:fldChar w:fldCharType="separate"/>
            </w:r>
            <w:r w:rsidR="003A6DFD">
              <w:rPr>
                <w:noProof/>
                <w:webHidden/>
              </w:rPr>
              <w:t>25</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81" w:history="1">
            <w:r w:rsidR="003A6DFD" w:rsidRPr="001F7AF8">
              <w:rPr>
                <w:rStyle w:val="Hiperligao"/>
                <w:noProof/>
              </w:rPr>
              <w:t>3.1</w:t>
            </w:r>
            <w:r w:rsidR="003A6DFD">
              <w:rPr>
                <w:rFonts w:asciiTheme="minorHAnsi" w:eastAsiaTheme="minorEastAsia" w:hAnsiTheme="minorHAnsi" w:cstheme="minorBidi"/>
                <w:noProof/>
                <w:szCs w:val="22"/>
                <w:lang w:eastAsia="pt-PT"/>
              </w:rPr>
              <w:tab/>
            </w:r>
            <w:r w:rsidR="003A6DFD" w:rsidRPr="001F7AF8">
              <w:rPr>
                <w:rStyle w:val="Hiperligao"/>
                <w:noProof/>
              </w:rPr>
              <w:t>Arquitetura</w:t>
            </w:r>
            <w:r w:rsidR="003A6DFD">
              <w:rPr>
                <w:noProof/>
                <w:webHidden/>
              </w:rPr>
              <w:tab/>
            </w:r>
            <w:r w:rsidR="003A6DFD">
              <w:rPr>
                <w:noProof/>
                <w:webHidden/>
              </w:rPr>
              <w:fldChar w:fldCharType="begin"/>
            </w:r>
            <w:r w:rsidR="003A6DFD">
              <w:rPr>
                <w:noProof/>
                <w:webHidden/>
              </w:rPr>
              <w:instrText xml:space="preserve"> PAGEREF _Toc454265981 \h </w:instrText>
            </w:r>
            <w:r w:rsidR="003A6DFD">
              <w:rPr>
                <w:noProof/>
                <w:webHidden/>
              </w:rPr>
            </w:r>
            <w:r w:rsidR="003A6DFD">
              <w:rPr>
                <w:noProof/>
                <w:webHidden/>
              </w:rPr>
              <w:fldChar w:fldCharType="separate"/>
            </w:r>
            <w:r w:rsidR="003A6DFD">
              <w:rPr>
                <w:noProof/>
                <w:webHidden/>
              </w:rPr>
              <w:t>25</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82" w:history="1">
            <w:r w:rsidR="003A6DFD" w:rsidRPr="001F7AF8">
              <w:rPr>
                <w:rStyle w:val="Hiperligao"/>
                <w:noProof/>
              </w:rPr>
              <w:t>3.1.1</w:t>
            </w:r>
            <w:r w:rsidR="003A6DFD">
              <w:rPr>
                <w:rFonts w:asciiTheme="minorHAnsi" w:eastAsiaTheme="minorEastAsia" w:hAnsiTheme="minorHAnsi" w:cstheme="minorBidi"/>
                <w:noProof/>
                <w:szCs w:val="22"/>
                <w:lang w:eastAsia="pt-PT"/>
              </w:rPr>
              <w:tab/>
            </w:r>
            <w:r w:rsidR="003A6DFD" w:rsidRPr="001F7AF8">
              <w:rPr>
                <w:rStyle w:val="Hiperligao"/>
                <w:noProof/>
              </w:rPr>
              <w:t>BD documentos Glintt</w:t>
            </w:r>
            <w:r w:rsidR="003A6DFD">
              <w:rPr>
                <w:noProof/>
                <w:webHidden/>
              </w:rPr>
              <w:tab/>
            </w:r>
            <w:r w:rsidR="003A6DFD">
              <w:rPr>
                <w:noProof/>
                <w:webHidden/>
              </w:rPr>
              <w:fldChar w:fldCharType="begin"/>
            </w:r>
            <w:r w:rsidR="003A6DFD">
              <w:rPr>
                <w:noProof/>
                <w:webHidden/>
              </w:rPr>
              <w:instrText xml:space="preserve"> PAGEREF _Toc454265982 \h </w:instrText>
            </w:r>
            <w:r w:rsidR="003A6DFD">
              <w:rPr>
                <w:noProof/>
                <w:webHidden/>
              </w:rPr>
            </w:r>
            <w:r w:rsidR="003A6DFD">
              <w:rPr>
                <w:noProof/>
                <w:webHidden/>
              </w:rPr>
              <w:fldChar w:fldCharType="separate"/>
            </w:r>
            <w:r w:rsidR="003A6DFD">
              <w:rPr>
                <w:noProof/>
                <w:webHidden/>
              </w:rPr>
              <w:t>2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83" w:history="1">
            <w:r w:rsidR="003A6DFD" w:rsidRPr="001F7AF8">
              <w:rPr>
                <w:rStyle w:val="Hiperligao"/>
                <w:noProof/>
              </w:rPr>
              <w:t>3.1.2</w:t>
            </w:r>
            <w:r w:rsidR="003A6DFD">
              <w:rPr>
                <w:rFonts w:asciiTheme="minorHAnsi" w:eastAsiaTheme="minorEastAsia" w:hAnsiTheme="minorHAnsi" w:cstheme="minorBidi"/>
                <w:noProof/>
                <w:szCs w:val="22"/>
                <w:lang w:eastAsia="pt-PT"/>
              </w:rPr>
              <w:tab/>
            </w:r>
            <w:r w:rsidR="003A6DFD" w:rsidRPr="001F7AF8">
              <w:rPr>
                <w:rStyle w:val="Hiperligao"/>
                <w:noProof/>
              </w:rPr>
              <w:t>Módulo de Mapeamento</w:t>
            </w:r>
            <w:r w:rsidR="003A6DFD">
              <w:rPr>
                <w:noProof/>
                <w:webHidden/>
              </w:rPr>
              <w:tab/>
            </w:r>
            <w:r w:rsidR="003A6DFD">
              <w:rPr>
                <w:noProof/>
                <w:webHidden/>
              </w:rPr>
              <w:fldChar w:fldCharType="begin"/>
            </w:r>
            <w:r w:rsidR="003A6DFD">
              <w:rPr>
                <w:noProof/>
                <w:webHidden/>
              </w:rPr>
              <w:instrText xml:space="preserve"> PAGEREF _Toc454265983 \h </w:instrText>
            </w:r>
            <w:r w:rsidR="003A6DFD">
              <w:rPr>
                <w:noProof/>
                <w:webHidden/>
              </w:rPr>
            </w:r>
            <w:r w:rsidR="003A6DFD">
              <w:rPr>
                <w:noProof/>
                <w:webHidden/>
              </w:rPr>
              <w:fldChar w:fldCharType="separate"/>
            </w:r>
            <w:r w:rsidR="003A6DFD">
              <w:rPr>
                <w:noProof/>
                <w:webHidden/>
              </w:rPr>
              <w:t>2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84" w:history="1">
            <w:r w:rsidR="003A6DFD" w:rsidRPr="001F7AF8">
              <w:rPr>
                <w:rStyle w:val="Hiperligao"/>
                <w:noProof/>
              </w:rPr>
              <w:t>3.1.3</w:t>
            </w:r>
            <w:r w:rsidR="003A6DFD">
              <w:rPr>
                <w:rFonts w:asciiTheme="minorHAnsi" w:eastAsiaTheme="minorEastAsia" w:hAnsiTheme="minorHAnsi" w:cstheme="minorBidi"/>
                <w:noProof/>
                <w:szCs w:val="22"/>
                <w:lang w:eastAsia="pt-PT"/>
              </w:rPr>
              <w:tab/>
            </w:r>
            <w:r w:rsidR="003A6DFD" w:rsidRPr="001F7AF8">
              <w:rPr>
                <w:rStyle w:val="Hiperligao"/>
                <w:noProof/>
              </w:rPr>
              <w:t>EHR (MySQL)</w:t>
            </w:r>
            <w:r w:rsidR="003A6DFD">
              <w:rPr>
                <w:noProof/>
                <w:webHidden/>
              </w:rPr>
              <w:tab/>
            </w:r>
            <w:r w:rsidR="003A6DFD">
              <w:rPr>
                <w:noProof/>
                <w:webHidden/>
              </w:rPr>
              <w:fldChar w:fldCharType="begin"/>
            </w:r>
            <w:r w:rsidR="003A6DFD">
              <w:rPr>
                <w:noProof/>
                <w:webHidden/>
              </w:rPr>
              <w:instrText xml:space="preserve"> PAGEREF _Toc454265984 \h </w:instrText>
            </w:r>
            <w:r w:rsidR="003A6DFD">
              <w:rPr>
                <w:noProof/>
                <w:webHidden/>
              </w:rPr>
            </w:r>
            <w:r w:rsidR="003A6DFD">
              <w:rPr>
                <w:noProof/>
                <w:webHidden/>
              </w:rPr>
              <w:fldChar w:fldCharType="separate"/>
            </w:r>
            <w:r w:rsidR="003A6DFD">
              <w:rPr>
                <w:noProof/>
                <w:webHidden/>
              </w:rPr>
              <w:t>2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85" w:history="1">
            <w:r w:rsidR="003A6DFD" w:rsidRPr="001F7AF8">
              <w:rPr>
                <w:rStyle w:val="Hiperligao"/>
                <w:noProof/>
              </w:rPr>
              <w:t>3.1.4</w:t>
            </w:r>
            <w:r w:rsidR="003A6DFD">
              <w:rPr>
                <w:rFonts w:asciiTheme="minorHAnsi" w:eastAsiaTheme="minorEastAsia" w:hAnsiTheme="minorHAnsi" w:cstheme="minorBidi"/>
                <w:noProof/>
                <w:szCs w:val="22"/>
                <w:lang w:eastAsia="pt-PT"/>
              </w:rPr>
              <w:tab/>
            </w:r>
            <w:r w:rsidR="003A6DFD" w:rsidRPr="001F7AF8">
              <w:rPr>
                <w:rStyle w:val="Hiperligao"/>
                <w:noProof/>
              </w:rPr>
              <w:t>Módulo de Indexação</w:t>
            </w:r>
            <w:r w:rsidR="003A6DFD">
              <w:rPr>
                <w:noProof/>
                <w:webHidden/>
              </w:rPr>
              <w:tab/>
            </w:r>
            <w:r w:rsidR="003A6DFD">
              <w:rPr>
                <w:noProof/>
                <w:webHidden/>
              </w:rPr>
              <w:fldChar w:fldCharType="begin"/>
            </w:r>
            <w:r w:rsidR="003A6DFD">
              <w:rPr>
                <w:noProof/>
                <w:webHidden/>
              </w:rPr>
              <w:instrText xml:space="preserve"> PAGEREF _Toc454265985 \h </w:instrText>
            </w:r>
            <w:r w:rsidR="003A6DFD">
              <w:rPr>
                <w:noProof/>
                <w:webHidden/>
              </w:rPr>
            </w:r>
            <w:r w:rsidR="003A6DFD">
              <w:rPr>
                <w:noProof/>
                <w:webHidden/>
              </w:rPr>
              <w:fldChar w:fldCharType="separate"/>
            </w:r>
            <w:r w:rsidR="003A6DFD">
              <w:rPr>
                <w:noProof/>
                <w:webHidden/>
              </w:rPr>
              <w:t>2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86" w:history="1">
            <w:r w:rsidR="003A6DFD" w:rsidRPr="001F7AF8">
              <w:rPr>
                <w:rStyle w:val="Hiperligao"/>
                <w:noProof/>
              </w:rPr>
              <w:t>3.1.5</w:t>
            </w:r>
            <w:r w:rsidR="003A6DFD">
              <w:rPr>
                <w:rFonts w:asciiTheme="minorHAnsi" w:eastAsiaTheme="minorEastAsia" w:hAnsiTheme="minorHAnsi" w:cstheme="minorBidi"/>
                <w:noProof/>
                <w:szCs w:val="22"/>
                <w:lang w:eastAsia="pt-PT"/>
              </w:rPr>
              <w:tab/>
            </w:r>
            <w:r w:rsidR="003A6DFD" w:rsidRPr="001F7AF8">
              <w:rPr>
                <w:rStyle w:val="Hiperligao"/>
                <w:noProof/>
              </w:rPr>
              <w:t>Índices</w:t>
            </w:r>
            <w:r w:rsidR="003A6DFD">
              <w:rPr>
                <w:noProof/>
                <w:webHidden/>
              </w:rPr>
              <w:tab/>
            </w:r>
            <w:r w:rsidR="003A6DFD">
              <w:rPr>
                <w:noProof/>
                <w:webHidden/>
              </w:rPr>
              <w:fldChar w:fldCharType="begin"/>
            </w:r>
            <w:r w:rsidR="003A6DFD">
              <w:rPr>
                <w:noProof/>
                <w:webHidden/>
              </w:rPr>
              <w:instrText xml:space="preserve"> PAGEREF _Toc454265986 \h </w:instrText>
            </w:r>
            <w:r w:rsidR="003A6DFD">
              <w:rPr>
                <w:noProof/>
                <w:webHidden/>
              </w:rPr>
            </w:r>
            <w:r w:rsidR="003A6DFD">
              <w:rPr>
                <w:noProof/>
                <w:webHidden/>
              </w:rPr>
              <w:fldChar w:fldCharType="separate"/>
            </w:r>
            <w:r w:rsidR="003A6DFD">
              <w:rPr>
                <w:noProof/>
                <w:webHidden/>
              </w:rPr>
              <w:t>2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87" w:history="1">
            <w:r w:rsidR="003A6DFD" w:rsidRPr="001F7AF8">
              <w:rPr>
                <w:rStyle w:val="Hiperligao"/>
                <w:noProof/>
              </w:rPr>
              <w:t>3.1.6</w:t>
            </w:r>
            <w:r w:rsidR="003A6DFD">
              <w:rPr>
                <w:rFonts w:asciiTheme="minorHAnsi" w:eastAsiaTheme="minorEastAsia" w:hAnsiTheme="minorHAnsi" w:cstheme="minorBidi"/>
                <w:noProof/>
                <w:szCs w:val="22"/>
                <w:lang w:eastAsia="pt-PT"/>
              </w:rPr>
              <w:tab/>
            </w:r>
            <w:r w:rsidR="003A6DFD" w:rsidRPr="001F7AF8">
              <w:rPr>
                <w:rStyle w:val="Hiperligao"/>
                <w:noProof/>
              </w:rPr>
              <w:t>Módulo de Pesquisa</w:t>
            </w:r>
            <w:r w:rsidR="003A6DFD">
              <w:rPr>
                <w:noProof/>
                <w:webHidden/>
              </w:rPr>
              <w:tab/>
            </w:r>
            <w:r w:rsidR="003A6DFD">
              <w:rPr>
                <w:noProof/>
                <w:webHidden/>
              </w:rPr>
              <w:fldChar w:fldCharType="begin"/>
            </w:r>
            <w:r w:rsidR="003A6DFD">
              <w:rPr>
                <w:noProof/>
                <w:webHidden/>
              </w:rPr>
              <w:instrText xml:space="preserve"> PAGEREF _Toc454265987 \h </w:instrText>
            </w:r>
            <w:r w:rsidR="003A6DFD">
              <w:rPr>
                <w:noProof/>
                <w:webHidden/>
              </w:rPr>
            </w:r>
            <w:r w:rsidR="003A6DFD">
              <w:rPr>
                <w:noProof/>
                <w:webHidden/>
              </w:rPr>
              <w:fldChar w:fldCharType="separate"/>
            </w:r>
            <w:r w:rsidR="003A6DFD">
              <w:rPr>
                <w:noProof/>
                <w:webHidden/>
              </w:rPr>
              <w:t>28</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88" w:history="1">
            <w:r w:rsidR="003A6DFD" w:rsidRPr="001F7AF8">
              <w:rPr>
                <w:rStyle w:val="Hiperligao"/>
                <w:noProof/>
              </w:rPr>
              <w:t>3.1.7</w:t>
            </w:r>
            <w:r w:rsidR="003A6DFD">
              <w:rPr>
                <w:rFonts w:asciiTheme="minorHAnsi" w:eastAsiaTheme="minorEastAsia" w:hAnsiTheme="minorHAnsi" w:cstheme="minorBidi"/>
                <w:noProof/>
                <w:szCs w:val="22"/>
                <w:lang w:eastAsia="pt-PT"/>
              </w:rPr>
              <w:tab/>
            </w:r>
            <w:r w:rsidR="003A6DFD" w:rsidRPr="001F7AF8">
              <w:rPr>
                <w:rStyle w:val="Hiperligao"/>
                <w:noProof/>
              </w:rPr>
              <w:t>Interface</w:t>
            </w:r>
            <w:r w:rsidR="003A6DFD">
              <w:rPr>
                <w:noProof/>
                <w:webHidden/>
              </w:rPr>
              <w:tab/>
            </w:r>
            <w:r w:rsidR="003A6DFD">
              <w:rPr>
                <w:noProof/>
                <w:webHidden/>
              </w:rPr>
              <w:fldChar w:fldCharType="begin"/>
            </w:r>
            <w:r w:rsidR="003A6DFD">
              <w:rPr>
                <w:noProof/>
                <w:webHidden/>
              </w:rPr>
              <w:instrText xml:space="preserve"> PAGEREF _Toc454265988 \h </w:instrText>
            </w:r>
            <w:r w:rsidR="003A6DFD">
              <w:rPr>
                <w:noProof/>
                <w:webHidden/>
              </w:rPr>
            </w:r>
            <w:r w:rsidR="003A6DFD">
              <w:rPr>
                <w:noProof/>
                <w:webHidden/>
              </w:rPr>
              <w:fldChar w:fldCharType="separate"/>
            </w:r>
            <w:r w:rsidR="003A6DFD">
              <w:rPr>
                <w:noProof/>
                <w:webHidden/>
              </w:rPr>
              <w:t>28</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89" w:history="1">
            <w:r w:rsidR="003A6DFD" w:rsidRPr="001F7AF8">
              <w:rPr>
                <w:rStyle w:val="Hiperligao"/>
                <w:noProof/>
              </w:rPr>
              <w:t>3.2</w:t>
            </w:r>
            <w:r w:rsidR="003A6DFD">
              <w:rPr>
                <w:rFonts w:asciiTheme="minorHAnsi" w:eastAsiaTheme="minorEastAsia" w:hAnsiTheme="minorHAnsi" w:cstheme="minorBidi"/>
                <w:noProof/>
                <w:szCs w:val="22"/>
                <w:lang w:eastAsia="pt-PT"/>
              </w:rPr>
              <w:tab/>
            </w:r>
            <w:r w:rsidR="003A6DFD" w:rsidRPr="001F7AF8">
              <w:rPr>
                <w:rStyle w:val="Hiperligao"/>
                <w:noProof/>
              </w:rPr>
              <w:t>Diagrama de casos de uso</w:t>
            </w:r>
            <w:r w:rsidR="003A6DFD">
              <w:rPr>
                <w:noProof/>
                <w:webHidden/>
              </w:rPr>
              <w:tab/>
            </w:r>
            <w:r w:rsidR="003A6DFD">
              <w:rPr>
                <w:noProof/>
                <w:webHidden/>
              </w:rPr>
              <w:fldChar w:fldCharType="begin"/>
            </w:r>
            <w:r w:rsidR="003A6DFD">
              <w:rPr>
                <w:noProof/>
                <w:webHidden/>
              </w:rPr>
              <w:instrText xml:space="preserve"> PAGEREF _Toc454265989 \h </w:instrText>
            </w:r>
            <w:r w:rsidR="003A6DFD">
              <w:rPr>
                <w:noProof/>
                <w:webHidden/>
              </w:rPr>
            </w:r>
            <w:r w:rsidR="003A6DFD">
              <w:rPr>
                <w:noProof/>
                <w:webHidden/>
              </w:rPr>
              <w:fldChar w:fldCharType="separate"/>
            </w:r>
            <w:r w:rsidR="003A6DFD">
              <w:rPr>
                <w:noProof/>
                <w:webHidden/>
              </w:rPr>
              <w:t>28</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90" w:history="1">
            <w:r w:rsidR="003A6DFD" w:rsidRPr="001F7AF8">
              <w:rPr>
                <w:rStyle w:val="Hiperligao"/>
                <w:noProof/>
              </w:rPr>
              <w:t>3.3</w:t>
            </w:r>
            <w:r w:rsidR="003A6DFD">
              <w:rPr>
                <w:rFonts w:asciiTheme="minorHAnsi" w:eastAsiaTheme="minorEastAsia" w:hAnsiTheme="minorHAnsi" w:cstheme="minorBidi"/>
                <w:noProof/>
                <w:szCs w:val="22"/>
                <w:lang w:eastAsia="pt-PT"/>
              </w:rPr>
              <w:tab/>
            </w:r>
            <w:r w:rsidR="003A6DFD" w:rsidRPr="001F7AF8">
              <w:rPr>
                <w:rStyle w:val="Hiperligao"/>
                <w:noProof/>
              </w:rPr>
              <w:t>Conclusões</w:t>
            </w:r>
            <w:r w:rsidR="003A6DFD">
              <w:rPr>
                <w:noProof/>
                <w:webHidden/>
              </w:rPr>
              <w:tab/>
            </w:r>
            <w:r w:rsidR="003A6DFD">
              <w:rPr>
                <w:noProof/>
                <w:webHidden/>
              </w:rPr>
              <w:fldChar w:fldCharType="begin"/>
            </w:r>
            <w:r w:rsidR="003A6DFD">
              <w:rPr>
                <w:noProof/>
                <w:webHidden/>
              </w:rPr>
              <w:instrText xml:space="preserve"> PAGEREF _Toc454265990 \h </w:instrText>
            </w:r>
            <w:r w:rsidR="003A6DFD">
              <w:rPr>
                <w:noProof/>
                <w:webHidden/>
              </w:rPr>
            </w:r>
            <w:r w:rsidR="003A6DFD">
              <w:rPr>
                <w:noProof/>
                <w:webHidden/>
              </w:rPr>
              <w:fldChar w:fldCharType="separate"/>
            </w:r>
            <w:r w:rsidR="003A6DFD">
              <w:rPr>
                <w:noProof/>
                <w:webHidden/>
              </w:rPr>
              <w:t>29</w:t>
            </w:r>
            <w:r w:rsidR="003A6DFD">
              <w:rPr>
                <w:noProof/>
                <w:webHidden/>
              </w:rPr>
              <w:fldChar w:fldCharType="end"/>
            </w:r>
          </w:hyperlink>
        </w:p>
        <w:p w:rsidR="003A6DFD" w:rsidRDefault="002147FC">
          <w:pPr>
            <w:pStyle w:val="ndice1"/>
            <w:rPr>
              <w:rFonts w:asciiTheme="minorHAnsi" w:eastAsiaTheme="minorEastAsia" w:hAnsiTheme="minorHAnsi" w:cstheme="minorBidi"/>
              <w:b w:val="0"/>
              <w:noProof/>
              <w:szCs w:val="22"/>
              <w:lang w:eastAsia="pt-PT"/>
            </w:rPr>
          </w:pPr>
          <w:hyperlink w:anchor="_Toc454265991" w:history="1">
            <w:r w:rsidR="003A6DFD" w:rsidRPr="001F7AF8">
              <w:rPr>
                <w:rStyle w:val="Hiperligao"/>
                <w:noProof/>
              </w:rPr>
              <w:t>Implementação</w:t>
            </w:r>
            <w:r w:rsidR="003A6DFD">
              <w:rPr>
                <w:noProof/>
                <w:webHidden/>
              </w:rPr>
              <w:tab/>
            </w:r>
            <w:r w:rsidR="003A6DFD">
              <w:rPr>
                <w:noProof/>
                <w:webHidden/>
              </w:rPr>
              <w:fldChar w:fldCharType="begin"/>
            </w:r>
            <w:r w:rsidR="003A6DFD">
              <w:rPr>
                <w:noProof/>
                <w:webHidden/>
              </w:rPr>
              <w:instrText xml:space="preserve"> PAGEREF _Toc454265991 \h </w:instrText>
            </w:r>
            <w:r w:rsidR="003A6DFD">
              <w:rPr>
                <w:noProof/>
                <w:webHidden/>
              </w:rPr>
            </w:r>
            <w:r w:rsidR="003A6DFD">
              <w:rPr>
                <w:noProof/>
                <w:webHidden/>
              </w:rPr>
              <w:fldChar w:fldCharType="separate"/>
            </w:r>
            <w:r w:rsidR="003A6DFD">
              <w:rPr>
                <w:noProof/>
                <w:webHidden/>
              </w:rPr>
              <w:t>31</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92" w:history="1">
            <w:r w:rsidR="003A6DFD" w:rsidRPr="001F7AF8">
              <w:rPr>
                <w:rStyle w:val="Hiperligao"/>
                <w:noProof/>
              </w:rPr>
              <w:t>4.1</w:t>
            </w:r>
            <w:r w:rsidR="003A6DFD">
              <w:rPr>
                <w:rFonts w:asciiTheme="minorHAnsi" w:eastAsiaTheme="minorEastAsia" w:hAnsiTheme="minorHAnsi" w:cstheme="minorBidi"/>
                <w:noProof/>
                <w:szCs w:val="22"/>
                <w:lang w:eastAsia="pt-PT"/>
              </w:rPr>
              <w:tab/>
            </w:r>
            <w:r w:rsidR="003A6DFD" w:rsidRPr="001F7AF8">
              <w:rPr>
                <w:rStyle w:val="Hiperligao"/>
                <w:noProof/>
              </w:rPr>
              <w:t>Protótipo</w:t>
            </w:r>
            <w:r w:rsidR="003A6DFD">
              <w:rPr>
                <w:noProof/>
                <w:webHidden/>
              </w:rPr>
              <w:tab/>
            </w:r>
            <w:r w:rsidR="003A6DFD">
              <w:rPr>
                <w:noProof/>
                <w:webHidden/>
              </w:rPr>
              <w:fldChar w:fldCharType="begin"/>
            </w:r>
            <w:r w:rsidR="003A6DFD">
              <w:rPr>
                <w:noProof/>
                <w:webHidden/>
              </w:rPr>
              <w:instrText xml:space="preserve"> PAGEREF _Toc454265992 \h </w:instrText>
            </w:r>
            <w:r w:rsidR="003A6DFD">
              <w:rPr>
                <w:noProof/>
                <w:webHidden/>
              </w:rPr>
            </w:r>
            <w:r w:rsidR="003A6DFD">
              <w:rPr>
                <w:noProof/>
                <w:webHidden/>
              </w:rPr>
              <w:fldChar w:fldCharType="separate"/>
            </w:r>
            <w:r w:rsidR="003A6DFD">
              <w:rPr>
                <w:noProof/>
                <w:webHidden/>
              </w:rPr>
              <w:t>31</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93" w:history="1">
            <w:r w:rsidR="003A6DFD" w:rsidRPr="001F7AF8">
              <w:rPr>
                <w:rStyle w:val="Hiperligao"/>
                <w:noProof/>
              </w:rPr>
              <w:t>4.2</w:t>
            </w:r>
            <w:r w:rsidR="003A6DFD">
              <w:rPr>
                <w:rFonts w:asciiTheme="minorHAnsi" w:eastAsiaTheme="minorEastAsia" w:hAnsiTheme="minorHAnsi" w:cstheme="minorBidi"/>
                <w:noProof/>
                <w:szCs w:val="22"/>
                <w:lang w:eastAsia="pt-PT"/>
              </w:rPr>
              <w:tab/>
            </w:r>
            <w:r w:rsidR="003A6DFD" w:rsidRPr="001F7AF8">
              <w:rPr>
                <w:rStyle w:val="Hiperligao"/>
                <w:noProof/>
              </w:rPr>
              <w:t>Bases de dados da aplicação</w:t>
            </w:r>
            <w:r w:rsidR="003A6DFD">
              <w:rPr>
                <w:noProof/>
                <w:webHidden/>
              </w:rPr>
              <w:tab/>
            </w:r>
            <w:r w:rsidR="003A6DFD">
              <w:rPr>
                <w:noProof/>
                <w:webHidden/>
              </w:rPr>
              <w:fldChar w:fldCharType="begin"/>
            </w:r>
            <w:r w:rsidR="003A6DFD">
              <w:rPr>
                <w:noProof/>
                <w:webHidden/>
              </w:rPr>
              <w:instrText xml:space="preserve"> PAGEREF _Toc454265993 \h </w:instrText>
            </w:r>
            <w:r w:rsidR="003A6DFD">
              <w:rPr>
                <w:noProof/>
                <w:webHidden/>
              </w:rPr>
            </w:r>
            <w:r w:rsidR="003A6DFD">
              <w:rPr>
                <w:noProof/>
                <w:webHidden/>
              </w:rPr>
              <w:fldChar w:fldCharType="separate"/>
            </w:r>
            <w:r w:rsidR="003A6DFD">
              <w:rPr>
                <w:noProof/>
                <w:webHidden/>
              </w:rPr>
              <w:t>31</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94" w:history="1">
            <w:r w:rsidR="003A6DFD" w:rsidRPr="001F7AF8">
              <w:rPr>
                <w:rStyle w:val="Hiperligao"/>
                <w:noProof/>
              </w:rPr>
              <w:t>4.2.1</w:t>
            </w:r>
            <w:r w:rsidR="003A6DFD">
              <w:rPr>
                <w:rFonts w:asciiTheme="minorHAnsi" w:eastAsiaTheme="minorEastAsia" w:hAnsiTheme="minorHAnsi" w:cstheme="minorBidi"/>
                <w:noProof/>
                <w:szCs w:val="22"/>
                <w:lang w:eastAsia="pt-PT"/>
              </w:rPr>
              <w:tab/>
            </w:r>
            <w:r w:rsidR="003A6DFD" w:rsidRPr="001F7AF8">
              <w:rPr>
                <w:rStyle w:val="Hiperligao"/>
                <w:noProof/>
              </w:rPr>
              <w:t>EHR</w:t>
            </w:r>
            <w:r w:rsidR="003A6DFD">
              <w:rPr>
                <w:noProof/>
                <w:webHidden/>
              </w:rPr>
              <w:tab/>
            </w:r>
            <w:r w:rsidR="003A6DFD">
              <w:rPr>
                <w:noProof/>
                <w:webHidden/>
              </w:rPr>
              <w:fldChar w:fldCharType="begin"/>
            </w:r>
            <w:r w:rsidR="003A6DFD">
              <w:rPr>
                <w:noProof/>
                <w:webHidden/>
              </w:rPr>
              <w:instrText xml:space="preserve"> PAGEREF _Toc454265994 \h </w:instrText>
            </w:r>
            <w:r w:rsidR="003A6DFD">
              <w:rPr>
                <w:noProof/>
                <w:webHidden/>
              </w:rPr>
            </w:r>
            <w:r w:rsidR="003A6DFD">
              <w:rPr>
                <w:noProof/>
                <w:webHidden/>
              </w:rPr>
              <w:fldChar w:fldCharType="separate"/>
            </w:r>
            <w:r w:rsidR="003A6DFD">
              <w:rPr>
                <w:noProof/>
                <w:webHidden/>
              </w:rPr>
              <w:t>31</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95" w:history="1">
            <w:r w:rsidR="003A6DFD" w:rsidRPr="001F7AF8">
              <w:rPr>
                <w:rStyle w:val="Hiperligao"/>
                <w:noProof/>
              </w:rPr>
              <w:t>4.2.2</w:t>
            </w:r>
            <w:r w:rsidR="003A6DFD">
              <w:rPr>
                <w:rFonts w:asciiTheme="minorHAnsi" w:eastAsiaTheme="minorEastAsia" w:hAnsiTheme="minorHAnsi" w:cstheme="minorBidi"/>
                <w:noProof/>
                <w:szCs w:val="22"/>
                <w:lang w:eastAsia="pt-PT"/>
              </w:rPr>
              <w:tab/>
            </w:r>
            <w:r w:rsidR="003A6DFD" w:rsidRPr="001F7AF8">
              <w:rPr>
                <w:rStyle w:val="Hiperligao"/>
                <w:i/>
                <w:noProof/>
              </w:rPr>
              <w:t>EHRServer</w:t>
            </w:r>
            <w:r w:rsidR="003A6DFD">
              <w:rPr>
                <w:noProof/>
                <w:webHidden/>
              </w:rPr>
              <w:tab/>
            </w:r>
            <w:r w:rsidR="003A6DFD">
              <w:rPr>
                <w:noProof/>
                <w:webHidden/>
              </w:rPr>
              <w:fldChar w:fldCharType="begin"/>
            </w:r>
            <w:r w:rsidR="003A6DFD">
              <w:rPr>
                <w:noProof/>
                <w:webHidden/>
              </w:rPr>
              <w:instrText xml:space="preserve"> PAGEREF _Toc454265995 \h </w:instrText>
            </w:r>
            <w:r w:rsidR="003A6DFD">
              <w:rPr>
                <w:noProof/>
                <w:webHidden/>
              </w:rPr>
            </w:r>
            <w:r w:rsidR="003A6DFD">
              <w:rPr>
                <w:noProof/>
                <w:webHidden/>
              </w:rPr>
              <w:fldChar w:fldCharType="separate"/>
            </w:r>
            <w:r w:rsidR="003A6DFD">
              <w:rPr>
                <w:noProof/>
                <w:webHidden/>
              </w:rPr>
              <w:t>32</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96" w:history="1">
            <w:r w:rsidR="003A6DFD" w:rsidRPr="001F7AF8">
              <w:rPr>
                <w:rStyle w:val="Hiperligao"/>
                <w:noProof/>
              </w:rPr>
              <w:t>4.2.3</w:t>
            </w:r>
            <w:r w:rsidR="003A6DFD">
              <w:rPr>
                <w:rFonts w:asciiTheme="minorHAnsi" w:eastAsiaTheme="minorEastAsia" w:hAnsiTheme="minorHAnsi" w:cstheme="minorBidi"/>
                <w:noProof/>
                <w:szCs w:val="22"/>
                <w:lang w:eastAsia="pt-PT"/>
              </w:rPr>
              <w:tab/>
            </w:r>
            <w:r w:rsidR="003A6DFD" w:rsidRPr="001F7AF8">
              <w:rPr>
                <w:rStyle w:val="Hiperligao"/>
                <w:i/>
                <w:noProof/>
              </w:rPr>
              <w:t>EHRServer</w:t>
            </w:r>
            <w:r w:rsidR="003A6DFD" w:rsidRPr="001F7AF8">
              <w:rPr>
                <w:rStyle w:val="Hiperligao"/>
                <w:noProof/>
              </w:rPr>
              <w:t xml:space="preserve"> interface</w:t>
            </w:r>
            <w:r w:rsidR="003A6DFD">
              <w:rPr>
                <w:noProof/>
                <w:webHidden/>
              </w:rPr>
              <w:tab/>
            </w:r>
            <w:r w:rsidR="003A6DFD">
              <w:rPr>
                <w:noProof/>
                <w:webHidden/>
              </w:rPr>
              <w:fldChar w:fldCharType="begin"/>
            </w:r>
            <w:r w:rsidR="003A6DFD">
              <w:rPr>
                <w:noProof/>
                <w:webHidden/>
              </w:rPr>
              <w:instrText xml:space="preserve"> PAGEREF _Toc454265996 \h </w:instrText>
            </w:r>
            <w:r w:rsidR="003A6DFD">
              <w:rPr>
                <w:noProof/>
                <w:webHidden/>
              </w:rPr>
            </w:r>
            <w:r w:rsidR="003A6DFD">
              <w:rPr>
                <w:noProof/>
                <w:webHidden/>
              </w:rPr>
              <w:fldChar w:fldCharType="separate"/>
            </w:r>
            <w:r w:rsidR="003A6DFD">
              <w:rPr>
                <w:noProof/>
                <w:webHidden/>
              </w:rPr>
              <w:t>32</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5997" w:history="1">
            <w:r w:rsidR="003A6DFD" w:rsidRPr="001F7AF8">
              <w:rPr>
                <w:rStyle w:val="Hiperligao"/>
                <w:noProof/>
              </w:rPr>
              <w:t>4.2.4</w:t>
            </w:r>
            <w:r w:rsidR="003A6DFD">
              <w:rPr>
                <w:rFonts w:asciiTheme="minorHAnsi" w:eastAsiaTheme="minorEastAsia" w:hAnsiTheme="minorHAnsi" w:cstheme="minorBidi"/>
                <w:noProof/>
                <w:szCs w:val="22"/>
                <w:lang w:eastAsia="pt-PT"/>
              </w:rPr>
              <w:tab/>
            </w:r>
            <w:r w:rsidR="003A6DFD" w:rsidRPr="001F7AF8">
              <w:rPr>
                <w:rStyle w:val="Hiperligao"/>
                <w:noProof/>
              </w:rPr>
              <w:t>Modelo de dados</w:t>
            </w:r>
            <w:r w:rsidR="003A6DFD">
              <w:rPr>
                <w:noProof/>
                <w:webHidden/>
              </w:rPr>
              <w:tab/>
            </w:r>
            <w:r w:rsidR="003A6DFD">
              <w:rPr>
                <w:noProof/>
                <w:webHidden/>
              </w:rPr>
              <w:fldChar w:fldCharType="begin"/>
            </w:r>
            <w:r w:rsidR="003A6DFD">
              <w:rPr>
                <w:noProof/>
                <w:webHidden/>
              </w:rPr>
              <w:instrText xml:space="preserve"> PAGEREF _Toc454265997 \h </w:instrText>
            </w:r>
            <w:r w:rsidR="003A6DFD">
              <w:rPr>
                <w:noProof/>
                <w:webHidden/>
              </w:rPr>
            </w:r>
            <w:r w:rsidR="003A6DFD">
              <w:rPr>
                <w:noProof/>
                <w:webHidden/>
              </w:rPr>
              <w:fldChar w:fldCharType="separate"/>
            </w:r>
            <w:r w:rsidR="003A6DFD">
              <w:rPr>
                <w:noProof/>
                <w:webHidden/>
              </w:rPr>
              <w:t>34</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98" w:history="1">
            <w:r w:rsidR="003A6DFD" w:rsidRPr="001F7AF8">
              <w:rPr>
                <w:rStyle w:val="Hiperligao"/>
                <w:noProof/>
              </w:rPr>
              <w:t>4.3</w:t>
            </w:r>
            <w:r w:rsidR="003A6DFD">
              <w:rPr>
                <w:rFonts w:asciiTheme="minorHAnsi" w:eastAsiaTheme="minorEastAsia" w:hAnsiTheme="minorHAnsi" w:cstheme="minorBidi"/>
                <w:noProof/>
                <w:szCs w:val="22"/>
                <w:lang w:eastAsia="pt-PT"/>
              </w:rPr>
              <w:tab/>
            </w:r>
            <w:r w:rsidR="003A6DFD" w:rsidRPr="001F7AF8">
              <w:rPr>
                <w:rStyle w:val="Hiperligao"/>
                <w:noProof/>
              </w:rPr>
              <w:t>Mapeamento</w:t>
            </w:r>
            <w:r w:rsidR="003A6DFD">
              <w:rPr>
                <w:noProof/>
                <w:webHidden/>
              </w:rPr>
              <w:tab/>
            </w:r>
            <w:r w:rsidR="003A6DFD">
              <w:rPr>
                <w:noProof/>
                <w:webHidden/>
              </w:rPr>
              <w:fldChar w:fldCharType="begin"/>
            </w:r>
            <w:r w:rsidR="003A6DFD">
              <w:rPr>
                <w:noProof/>
                <w:webHidden/>
              </w:rPr>
              <w:instrText xml:space="preserve"> PAGEREF _Toc454265998 \h </w:instrText>
            </w:r>
            <w:r w:rsidR="003A6DFD">
              <w:rPr>
                <w:noProof/>
                <w:webHidden/>
              </w:rPr>
            </w:r>
            <w:r w:rsidR="003A6DFD">
              <w:rPr>
                <w:noProof/>
                <w:webHidden/>
              </w:rPr>
              <w:fldChar w:fldCharType="separate"/>
            </w:r>
            <w:r w:rsidR="003A6DFD">
              <w:rPr>
                <w:noProof/>
                <w:webHidden/>
              </w:rPr>
              <w:t>34</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5999" w:history="1">
            <w:r w:rsidR="003A6DFD" w:rsidRPr="001F7AF8">
              <w:rPr>
                <w:rStyle w:val="Hiperligao"/>
                <w:noProof/>
              </w:rPr>
              <w:t>4.4</w:t>
            </w:r>
            <w:r w:rsidR="003A6DFD">
              <w:rPr>
                <w:rFonts w:asciiTheme="minorHAnsi" w:eastAsiaTheme="minorEastAsia" w:hAnsiTheme="minorHAnsi" w:cstheme="minorBidi"/>
                <w:noProof/>
                <w:szCs w:val="22"/>
                <w:lang w:eastAsia="pt-PT"/>
              </w:rPr>
              <w:tab/>
            </w:r>
            <w:r w:rsidR="003A6DFD" w:rsidRPr="001F7AF8">
              <w:rPr>
                <w:rStyle w:val="Hiperligao"/>
                <w:noProof/>
              </w:rPr>
              <w:t>Indexação</w:t>
            </w:r>
            <w:r w:rsidR="003A6DFD">
              <w:rPr>
                <w:noProof/>
                <w:webHidden/>
              </w:rPr>
              <w:tab/>
            </w:r>
            <w:r w:rsidR="003A6DFD">
              <w:rPr>
                <w:noProof/>
                <w:webHidden/>
              </w:rPr>
              <w:fldChar w:fldCharType="begin"/>
            </w:r>
            <w:r w:rsidR="003A6DFD">
              <w:rPr>
                <w:noProof/>
                <w:webHidden/>
              </w:rPr>
              <w:instrText xml:space="preserve"> PAGEREF _Toc454265999 \h </w:instrText>
            </w:r>
            <w:r w:rsidR="003A6DFD">
              <w:rPr>
                <w:noProof/>
                <w:webHidden/>
              </w:rPr>
            </w:r>
            <w:r w:rsidR="003A6DFD">
              <w:rPr>
                <w:noProof/>
                <w:webHidden/>
              </w:rPr>
              <w:fldChar w:fldCharType="separate"/>
            </w:r>
            <w:r w:rsidR="003A6DFD">
              <w:rPr>
                <w:noProof/>
                <w:webHidden/>
              </w:rPr>
              <w:t>36</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00" w:history="1">
            <w:r w:rsidR="003A6DFD" w:rsidRPr="001F7AF8">
              <w:rPr>
                <w:rStyle w:val="Hiperligao"/>
                <w:noProof/>
              </w:rPr>
              <w:t>4.5</w:t>
            </w:r>
            <w:r w:rsidR="003A6DFD">
              <w:rPr>
                <w:rFonts w:asciiTheme="minorHAnsi" w:eastAsiaTheme="minorEastAsia" w:hAnsiTheme="minorHAnsi" w:cstheme="minorBidi"/>
                <w:noProof/>
                <w:szCs w:val="22"/>
                <w:lang w:eastAsia="pt-PT"/>
              </w:rPr>
              <w:tab/>
            </w:r>
            <w:r w:rsidR="003A6DFD" w:rsidRPr="001F7AF8">
              <w:rPr>
                <w:rStyle w:val="Hiperligao"/>
                <w:noProof/>
              </w:rPr>
              <w:t>Pesquisa</w:t>
            </w:r>
            <w:r w:rsidR="003A6DFD">
              <w:rPr>
                <w:noProof/>
                <w:webHidden/>
              </w:rPr>
              <w:tab/>
            </w:r>
            <w:r w:rsidR="003A6DFD">
              <w:rPr>
                <w:noProof/>
                <w:webHidden/>
              </w:rPr>
              <w:fldChar w:fldCharType="begin"/>
            </w:r>
            <w:r w:rsidR="003A6DFD">
              <w:rPr>
                <w:noProof/>
                <w:webHidden/>
              </w:rPr>
              <w:instrText xml:space="preserve"> PAGEREF _Toc454266000 \h </w:instrText>
            </w:r>
            <w:r w:rsidR="003A6DFD">
              <w:rPr>
                <w:noProof/>
                <w:webHidden/>
              </w:rPr>
            </w:r>
            <w:r w:rsidR="003A6DFD">
              <w:rPr>
                <w:noProof/>
                <w:webHidden/>
              </w:rPr>
              <w:fldChar w:fldCharType="separate"/>
            </w:r>
            <w:r w:rsidR="003A6DFD">
              <w:rPr>
                <w:noProof/>
                <w:webHidden/>
              </w:rPr>
              <w:t>39</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6001" w:history="1">
            <w:r w:rsidR="003A6DFD" w:rsidRPr="001F7AF8">
              <w:rPr>
                <w:rStyle w:val="Hiperligao"/>
                <w:noProof/>
              </w:rPr>
              <w:t>4.5.1</w:t>
            </w:r>
            <w:r w:rsidR="003A6DFD">
              <w:rPr>
                <w:rFonts w:asciiTheme="minorHAnsi" w:eastAsiaTheme="minorEastAsia" w:hAnsiTheme="minorHAnsi" w:cstheme="minorBidi"/>
                <w:noProof/>
                <w:szCs w:val="22"/>
                <w:lang w:eastAsia="pt-PT"/>
              </w:rPr>
              <w:tab/>
            </w:r>
            <w:r w:rsidR="003A6DFD" w:rsidRPr="001F7AF8">
              <w:rPr>
                <w:rStyle w:val="Hiperligao"/>
                <w:noProof/>
              </w:rPr>
              <w:t xml:space="preserve">Construção de </w:t>
            </w:r>
            <w:r w:rsidR="003A6DFD" w:rsidRPr="001F7AF8">
              <w:rPr>
                <w:rStyle w:val="Hiperligao"/>
                <w:i/>
                <w:noProof/>
              </w:rPr>
              <w:t>queries</w:t>
            </w:r>
            <w:r w:rsidR="003A6DFD">
              <w:rPr>
                <w:noProof/>
                <w:webHidden/>
              </w:rPr>
              <w:tab/>
            </w:r>
            <w:r w:rsidR="003A6DFD">
              <w:rPr>
                <w:noProof/>
                <w:webHidden/>
              </w:rPr>
              <w:fldChar w:fldCharType="begin"/>
            </w:r>
            <w:r w:rsidR="003A6DFD">
              <w:rPr>
                <w:noProof/>
                <w:webHidden/>
              </w:rPr>
              <w:instrText xml:space="preserve"> PAGEREF _Toc454266001 \h </w:instrText>
            </w:r>
            <w:r w:rsidR="003A6DFD">
              <w:rPr>
                <w:noProof/>
                <w:webHidden/>
              </w:rPr>
            </w:r>
            <w:r w:rsidR="003A6DFD">
              <w:rPr>
                <w:noProof/>
                <w:webHidden/>
              </w:rPr>
              <w:fldChar w:fldCharType="separate"/>
            </w:r>
            <w:r w:rsidR="003A6DFD">
              <w:rPr>
                <w:noProof/>
                <w:webHidden/>
              </w:rPr>
              <w:t>40</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6002" w:history="1">
            <w:r w:rsidR="003A6DFD" w:rsidRPr="001F7AF8">
              <w:rPr>
                <w:rStyle w:val="Hiperligao"/>
                <w:noProof/>
              </w:rPr>
              <w:t>4.5.2</w:t>
            </w:r>
            <w:r w:rsidR="003A6DFD">
              <w:rPr>
                <w:rFonts w:asciiTheme="minorHAnsi" w:eastAsiaTheme="minorEastAsia" w:hAnsiTheme="minorHAnsi" w:cstheme="minorBidi"/>
                <w:noProof/>
                <w:szCs w:val="22"/>
                <w:lang w:eastAsia="pt-PT"/>
              </w:rPr>
              <w:tab/>
            </w:r>
            <w:r w:rsidR="003A6DFD" w:rsidRPr="001F7AF8">
              <w:rPr>
                <w:rStyle w:val="Hiperligao"/>
                <w:noProof/>
              </w:rPr>
              <w:t>Classificação</w:t>
            </w:r>
            <w:r w:rsidR="003A6DFD">
              <w:rPr>
                <w:noProof/>
                <w:webHidden/>
              </w:rPr>
              <w:tab/>
            </w:r>
            <w:r w:rsidR="003A6DFD">
              <w:rPr>
                <w:noProof/>
                <w:webHidden/>
              </w:rPr>
              <w:fldChar w:fldCharType="begin"/>
            </w:r>
            <w:r w:rsidR="003A6DFD">
              <w:rPr>
                <w:noProof/>
                <w:webHidden/>
              </w:rPr>
              <w:instrText xml:space="preserve"> PAGEREF _Toc454266002 \h </w:instrText>
            </w:r>
            <w:r w:rsidR="003A6DFD">
              <w:rPr>
                <w:noProof/>
                <w:webHidden/>
              </w:rPr>
            </w:r>
            <w:r w:rsidR="003A6DFD">
              <w:rPr>
                <w:noProof/>
                <w:webHidden/>
              </w:rPr>
              <w:fldChar w:fldCharType="separate"/>
            </w:r>
            <w:r w:rsidR="003A6DFD">
              <w:rPr>
                <w:noProof/>
                <w:webHidden/>
              </w:rPr>
              <w:t>41</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6003" w:history="1">
            <w:r w:rsidR="003A6DFD" w:rsidRPr="001F7AF8">
              <w:rPr>
                <w:rStyle w:val="Hiperligao"/>
                <w:noProof/>
              </w:rPr>
              <w:t>4.5.3</w:t>
            </w:r>
            <w:r w:rsidR="003A6DFD">
              <w:rPr>
                <w:rFonts w:asciiTheme="minorHAnsi" w:eastAsiaTheme="minorEastAsia" w:hAnsiTheme="minorHAnsi" w:cstheme="minorBidi"/>
                <w:noProof/>
                <w:szCs w:val="22"/>
                <w:lang w:eastAsia="pt-PT"/>
              </w:rPr>
              <w:tab/>
            </w:r>
            <w:r w:rsidR="003A6DFD" w:rsidRPr="001F7AF8">
              <w:rPr>
                <w:rStyle w:val="Hiperligao"/>
                <w:noProof/>
              </w:rPr>
              <w:t>Construção dos resultados</w:t>
            </w:r>
            <w:r w:rsidR="003A6DFD">
              <w:rPr>
                <w:noProof/>
                <w:webHidden/>
              </w:rPr>
              <w:tab/>
            </w:r>
            <w:r w:rsidR="003A6DFD">
              <w:rPr>
                <w:noProof/>
                <w:webHidden/>
              </w:rPr>
              <w:fldChar w:fldCharType="begin"/>
            </w:r>
            <w:r w:rsidR="003A6DFD">
              <w:rPr>
                <w:noProof/>
                <w:webHidden/>
              </w:rPr>
              <w:instrText xml:space="preserve"> PAGEREF _Toc454266003 \h </w:instrText>
            </w:r>
            <w:r w:rsidR="003A6DFD">
              <w:rPr>
                <w:noProof/>
                <w:webHidden/>
              </w:rPr>
            </w:r>
            <w:r w:rsidR="003A6DFD">
              <w:rPr>
                <w:noProof/>
                <w:webHidden/>
              </w:rPr>
              <w:fldChar w:fldCharType="separate"/>
            </w:r>
            <w:r w:rsidR="003A6DFD">
              <w:rPr>
                <w:noProof/>
                <w:webHidden/>
              </w:rPr>
              <w:t>41</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04" w:history="1">
            <w:r w:rsidR="003A6DFD" w:rsidRPr="001F7AF8">
              <w:rPr>
                <w:rStyle w:val="Hiperligao"/>
                <w:noProof/>
              </w:rPr>
              <w:t>4.6</w:t>
            </w:r>
            <w:r w:rsidR="003A6DFD">
              <w:rPr>
                <w:rFonts w:asciiTheme="minorHAnsi" w:eastAsiaTheme="minorEastAsia" w:hAnsiTheme="minorHAnsi" w:cstheme="minorBidi"/>
                <w:noProof/>
                <w:szCs w:val="22"/>
                <w:lang w:eastAsia="pt-PT"/>
              </w:rPr>
              <w:tab/>
            </w:r>
            <w:r w:rsidR="003A6DFD" w:rsidRPr="001F7AF8">
              <w:rPr>
                <w:rStyle w:val="Hiperligao"/>
                <w:noProof/>
              </w:rPr>
              <w:t>Interface</w:t>
            </w:r>
            <w:r w:rsidR="003A6DFD">
              <w:rPr>
                <w:noProof/>
                <w:webHidden/>
              </w:rPr>
              <w:tab/>
            </w:r>
            <w:r w:rsidR="003A6DFD">
              <w:rPr>
                <w:noProof/>
                <w:webHidden/>
              </w:rPr>
              <w:fldChar w:fldCharType="begin"/>
            </w:r>
            <w:r w:rsidR="003A6DFD">
              <w:rPr>
                <w:noProof/>
                <w:webHidden/>
              </w:rPr>
              <w:instrText xml:space="preserve"> PAGEREF _Toc454266004 \h </w:instrText>
            </w:r>
            <w:r w:rsidR="003A6DFD">
              <w:rPr>
                <w:noProof/>
                <w:webHidden/>
              </w:rPr>
            </w:r>
            <w:r w:rsidR="003A6DFD">
              <w:rPr>
                <w:noProof/>
                <w:webHidden/>
              </w:rPr>
              <w:fldChar w:fldCharType="separate"/>
            </w:r>
            <w:r w:rsidR="003A6DFD">
              <w:rPr>
                <w:noProof/>
                <w:webHidden/>
              </w:rPr>
              <w:t>42</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05" w:history="1">
            <w:r w:rsidR="003A6DFD" w:rsidRPr="001F7AF8">
              <w:rPr>
                <w:rStyle w:val="Hiperligao"/>
                <w:noProof/>
              </w:rPr>
              <w:t>4.7</w:t>
            </w:r>
            <w:r w:rsidR="003A6DFD">
              <w:rPr>
                <w:rFonts w:asciiTheme="minorHAnsi" w:eastAsiaTheme="minorEastAsia" w:hAnsiTheme="minorHAnsi" w:cstheme="minorBidi"/>
                <w:noProof/>
                <w:szCs w:val="22"/>
                <w:lang w:eastAsia="pt-PT"/>
              </w:rPr>
              <w:tab/>
            </w:r>
            <w:r w:rsidR="003A6DFD" w:rsidRPr="001F7AF8">
              <w:rPr>
                <w:rStyle w:val="Hiperligao"/>
                <w:noProof/>
              </w:rPr>
              <w:t>Ferramentas e Tecnologias</w:t>
            </w:r>
            <w:r w:rsidR="003A6DFD">
              <w:rPr>
                <w:noProof/>
                <w:webHidden/>
              </w:rPr>
              <w:tab/>
            </w:r>
            <w:r w:rsidR="003A6DFD">
              <w:rPr>
                <w:noProof/>
                <w:webHidden/>
              </w:rPr>
              <w:fldChar w:fldCharType="begin"/>
            </w:r>
            <w:r w:rsidR="003A6DFD">
              <w:rPr>
                <w:noProof/>
                <w:webHidden/>
              </w:rPr>
              <w:instrText xml:space="preserve"> PAGEREF _Toc454266005 \h </w:instrText>
            </w:r>
            <w:r w:rsidR="003A6DFD">
              <w:rPr>
                <w:noProof/>
                <w:webHidden/>
              </w:rPr>
            </w:r>
            <w:r w:rsidR="003A6DFD">
              <w:rPr>
                <w:noProof/>
                <w:webHidden/>
              </w:rPr>
              <w:fldChar w:fldCharType="separate"/>
            </w:r>
            <w:r w:rsidR="003A6DFD">
              <w:rPr>
                <w:noProof/>
                <w:webHidden/>
              </w:rPr>
              <w:t>43</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06" w:history="1">
            <w:r w:rsidR="003A6DFD" w:rsidRPr="001F7AF8">
              <w:rPr>
                <w:rStyle w:val="Hiperligao"/>
                <w:noProof/>
              </w:rPr>
              <w:t>4.8</w:t>
            </w:r>
            <w:r w:rsidR="003A6DFD">
              <w:rPr>
                <w:rFonts w:asciiTheme="minorHAnsi" w:eastAsiaTheme="minorEastAsia" w:hAnsiTheme="minorHAnsi" w:cstheme="minorBidi"/>
                <w:noProof/>
                <w:szCs w:val="22"/>
                <w:lang w:eastAsia="pt-PT"/>
              </w:rPr>
              <w:tab/>
            </w:r>
            <w:r w:rsidR="003A6DFD" w:rsidRPr="001F7AF8">
              <w:rPr>
                <w:rStyle w:val="Hiperligao"/>
                <w:noProof/>
              </w:rPr>
              <w:t>Resumo</w:t>
            </w:r>
            <w:r w:rsidR="003A6DFD">
              <w:rPr>
                <w:noProof/>
                <w:webHidden/>
              </w:rPr>
              <w:tab/>
            </w:r>
            <w:r w:rsidR="003A6DFD">
              <w:rPr>
                <w:noProof/>
                <w:webHidden/>
              </w:rPr>
              <w:fldChar w:fldCharType="begin"/>
            </w:r>
            <w:r w:rsidR="003A6DFD">
              <w:rPr>
                <w:noProof/>
                <w:webHidden/>
              </w:rPr>
              <w:instrText xml:space="preserve"> PAGEREF _Toc454266006 \h </w:instrText>
            </w:r>
            <w:r w:rsidR="003A6DFD">
              <w:rPr>
                <w:noProof/>
                <w:webHidden/>
              </w:rPr>
            </w:r>
            <w:r w:rsidR="003A6DFD">
              <w:rPr>
                <w:noProof/>
                <w:webHidden/>
              </w:rPr>
              <w:fldChar w:fldCharType="separate"/>
            </w:r>
            <w:r w:rsidR="003A6DFD">
              <w:rPr>
                <w:noProof/>
                <w:webHidden/>
              </w:rPr>
              <w:t>44</w:t>
            </w:r>
            <w:r w:rsidR="003A6DFD">
              <w:rPr>
                <w:noProof/>
                <w:webHidden/>
              </w:rPr>
              <w:fldChar w:fldCharType="end"/>
            </w:r>
          </w:hyperlink>
        </w:p>
        <w:p w:rsidR="003A6DFD" w:rsidRDefault="002147FC">
          <w:pPr>
            <w:pStyle w:val="ndice1"/>
            <w:rPr>
              <w:rFonts w:asciiTheme="minorHAnsi" w:eastAsiaTheme="minorEastAsia" w:hAnsiTheme="minorHAnsi" w:cstheme="minorBidi"/>
              <w:b w:val="0"/>
              <w:noProof/>
              <w:szCs w:val="22"/>
              <w:lang w:eastAsia="pt-PT"/>
            </w:rPr>
          </w:pPr>
          <w:hyperlink w:anchor="_Toc454266007" w:history="1">
            <w:r w:rsidR="003A6DFD" w:rsidRPr="001F7AF8">
              <w:rPr>
                <w:rStyle w:val="Hiperligao"/>
                <w:noProof/>
              </w:rPr>
              <w:t>Simulação e Resultados</w:t>
            </w:r>
            <w:r w:rsidR="003A6DFD">
              <w:rPr>
                <w:noProof/>
                <w:webHidden/>
              </w:rPr>
              <w:tab/>
            </w:r>
            <w:r w:rsidR="003A6DFD">
              <w:rPr>
                <w:noProof/>
                <w:webHidden/>
              </w:rPr>
              <w:fldChar w:fldCharType="begin"/>
            </w:r>
            <w:r w:rsidR="003A6DFD">
              <w:rPr>
                <w:noProof/>
                <w:webHidden/>
              </w:rPr>
              <w:instrText xml:space="preserve"> PAGEREF _Toc454266007 \h </w:instrText>
            </w:r>
            <w:r w:rsidR="003A6DFD">
              <w:rPr>
                <w:noProof/>
                <w:webHidden/>
              </w:rPr>
            </w:r>
            <w:r w:rsidR="003A6DFD">
              <w:rPr>
                <w:noProof/>
                <w:webHidden/>
              </w:rPr>
              <w:fldChar w:fldCharType="separate"/>
            </w:r>
            <w:r w:rsidR="003A6DFD">
              <w:rPr>
                <w:noProof/>
                <w:webHidden/>
              </w:rPr>
              <w:t>47</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08" w:history="1">
            <w:r w:rsidR="003A6DFD" w:rsidRPr="001F7AF8">
              <w:rPr>
                <w:rStyle w:val="Hiperligao"/>
                <w:noProof/>
              </w:rPr>
              <w:t>5.1</w:t>
            </w:r>
            <w:r w:rsidR="003A6DFD">
              <w:rPr>
                <w:rFonts w:asciiTheme="minorHAnsi" w:eastAsiaTheme="minorEastAsia" w:hAnsiTheme="minorHAnsi" w:cstheme="minorBidi"/>
                <w:noProof/>
                <w:szCs w:val="22"/>
                <w:lang w:eastAsia="pt-PT"/>
              </w:rPr>
              <w:tab/>
            </w:r>
            <w:r w:rsidR="003A6DFD" w:rsidRPr="001F7AF8">
              <w:rPr>
                <w:rStyle w:val="Hiperligao"/>
                <w:noProof/>
              </w:rPr>
              <w:t>Introdução</w:t>
            </w:r>
            <w:r w:rsidR="003A6DFD">
              <w:rPr>
                <w:noProof/>
                <w:webHidden/>
              </w:rPr>
              <w:tab/>
            </w:r>
            <w:r w:rsidR="003A6DFD">
              <w:rPr>
                <w:noProof/>
                <w:webHidden/>
              </w:rPr>
              <w:fldChar w:fldCharType="begin"/>
            </w:r>
            <w:r w:rsidR="003A6DFD">
              <w:rPr>
                <w:noProof/>
                <w:webHidden/>
              </w:rPr>
              <w:instrText xml:space="preserve"> PAGEREF _Toc454266008 \h </w:instrText>
            </w:r>
            <w:r w:rsidR="003A6DFD">
              <w:rPr>
                <w:noProof/>
                <w:webHidden/>
              </w:rPr>
            </w:r>
            <w:r w:rsidR="003A6DFD">
              <w:rPr>
                <w:noProof/>
                <w:webHidden/>
              </w:rPr>
              <w:fldChar w:fldCharType="separate"/>
            </w:r>
            <w:r w:rsidR="003A6DFD">
              <w:rPr>
                <w:noProof/>
                <w:webHidden/>
              </w:rPr>
              <w:t>47</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09" w:history="1">
            <w:r w:rsidR="003A6DFD" w:rsidRPr="001F7AF8">
              <w:rPr>
                <w:rStyle w:val="Hiperligao"/>
                <w:noProof/>
              </w:rPr>
              <w:t>5.2</w:t>
            </w:r>
            <w:r w:rsidR="003A6DFD">
              <w:rPr>
                <w:rFonts w:asciiTheme="minorHAnsi" w:eastAsiaTheme="minorEastAsia" w:hAnsiTheme="minorHAnsi" w:cstheme="minorBidi"/>
                <w:noProof/>
                <w:szCs w:val="22"/>
                <w:lang w:eastAsia="pt-PT"/>
              </w:rPr>
              <w:tab/>
            </w:r>
            <w:r w:rsidR="003A6DFD" w:rsidRPr="001F7AF8">
              <w:rPr>
                <w:rStyle w:val="Hiperligao"/>
                <w:noProof/>
              </w:rPr>
              <w:t>Cenário geral</w:t>
            </w:r>
            <w:r w:rsidR="003A6DFD">
              <w:rPr>
                <w:noProof/>
                <w:webHidden/>
              </w:rPr>
              <w:tab/>
            </w:r>
            <w:r w:rsidR="003A6DFD">
              <w:rPr>
                <w:noProof/>
                <w:webHidden/>
              </w:rPr>
              <w:fldChar w:fldCharType="begin"/>
            </w:r>
            <w:r w:rsidR="003A6DFD">
              <w:rPr>
                <w:noProof/>
                <w:webHidden/>
              </w:rPr>
              <w:instrText xml:space="preserve"> PAGEREF _Toc454266009 \h </w:instrText>
            </w:r>
            <w:r w:rsidR="003A6DFD">
              <w:rPr>
                <w:noProof/>
                <w:webHidden/>
              </w:rPr>
            </w:r>
            <w:r w:rsidR="003A6DFD">
              <w:rPr>
                <w:noProof/>
                <w:webHidden/>
              </w:rPr>
              <w:fldChar w:fldCharType="separate"/>
            </w:r>
            <w:r w:rsidR="003A6DFD">
              <w:rPr>
                <w:noProof/>
                <w:webHidden/>
              </w:rPr>
              <w:t>47</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6010" w:history="1">
            <w:r w:rsidR="003A6DFD" w:rsidRPr="001F7AF8">
              <w:rPr>
                <w:rStyle w:val="Hiperligao"/>
                <w:noProof/>
              </w:rPr>
              <w:t>5.2.1</w:t>
            </w:r>
            <w:r w:rsidR="003A6DFD">
              <w:rPr>
                <w:rFonts w:asciiTheme="minorHAnsi" w:eastAsiaTheme="minorEastAsia" w:hAnsiTheme="minorHAnsi" w:cstheme="minorBidi"/>
                <w:noProof/>
                <w:szCs w:val="22"/>
                <w:lang w:eastAsia="pt-PT"/>
              </w:rPr>
              <w:tab/>
            </w:r>
            <w:r w:rsidR="003A6DFD" w:rsidRPr="001F7AF8">
              <w:rPr>
                <w:rStyle w:val="Hiperligao"/>
                <w:noProof/>
              </w:rPr>
              <w:t>Cenário de Indexação</w:t>
            </w:r>
            <w:r w:rsidR="003A6DFD">
              <w:rPr>
                <w:noProof/>
                <w:webHidden/>
              </w:rPr>
              <w:tab/>
            </w:r>
            <w:r w:rsidR="003A6DFD">
              <w:rPr>
                <w:noProof/>
                <w:webHidden/>
              </w:rPr>
              <w:fldChar w:fldCharType="begin"/>
            </w:r>
            <w:r w:rsidR="003A6DFD">
              <w:rPr>
                <w:noProof/>
                <w:webHidden/>
              </w:rPr>
              <w:instrText xml:space="preserve"> PAGEREF _Toc454266010 \h </w:instrText>
            </w:r>
            <w:r w:rsidR="003A6DFD">
              <w:rPr>
                <w:noProof/>
                <w:webHidden/>
              </w:rPr>
            </w:r>
            <w:r w:rsidR="003A6DFD">
              <w:rPr>
                <w:noProof/>
                <w:webHidden/>
              </w:rPr>
              <w:fldChar w:fldCharType="separate"/>
            </w:r>
            <w:r w:rsidR="003A6DFD">
              <w:rPr>
                <w:noProof/>
                <w:webHidden/>
              </w:rPr>
              <w:t>48</w:t>
            </w:r>
            <w:r w:rsidR="003A6DFD">
              <w:rPr>
                <w:noProof/>
                <w:webHidden/>
              </w:rPr>
              <w:fldChar w:fldCharType="end"/>
            </w:r>
          </w:hyperlink>
        </w:p>
        <w:p w:rsidR="003A6DFD" w:rsidRDefault="002147FC">
          <w:pPr>
            <w:pStyle w:val="ndice3"/>
            <w:tabs>
              <w:tab w:val="left" w:pos="1985"/>
            </w:tabs>
            <w:rPr>
              <w:rFonts w:asciiTheme="minorHAnsi" w:eastAsiaTheme="minorEastAsia" w:hAnsiTheme="minorHAnsi" w:cstheme="minorBidi"/>
              <w:noProof/>
              <w:szCs w:val="22"/>
              <w:lang w:eastAsia="pt-PT"/>
            </w:rPr>
          </w:pPr>
          <w:hyperlink w:anchor="_Toc454266011" w:history="1">
            <w:r w:rsidR="003A6DFD" w:rsidRPr="001F7AF8">
              <w:rPr>
                <w:rStyle w:val="Hiperligao"/>
                <w:noProof/>
              </w:rPr>
              <w:t>5.2.2</w:t>
            </w:r>
            <w:r w:rsidR="003A6DFD">
              <w:rPr>
                <w:rFonts w:asciiTheme="minorHAnsi" w:eastAsiaTheme="minorEastAsia" w:hAnsiTheme="minorHAnsi" w:cstheme="minorBidi"/>
                <w:noProof/>
                <w:szCs w:val="22"/>
                <w:lang w:eastAsia="pt-PT"/>
              </w:rPr>
              <w:tab/>
            </w:r>
            <w:r w:rsidR="003A6DFD" w:rsidRPr="001F7AF8">
              <w:rPr>
                <w:rStyle w:val="Hiperligao"/>
                <w:noProof/>
              </w:rPr>
              <w:t>Cenário de Mapeamento</w:t>
            </w:r>
            <w:r w:rsidR="003A6DFD">
              <w:rPr>
                <w:noProof/>
                <w:webHidden/>
              </w:rPr>
              <w:tab/>
            </w:r>
            <w:r w:rsidR="003A6DFD">
              <w:rPr>
                <w:noProof/>
                <w:webHidden/>
              </w:rPr>
              <w:fldChar w:fldCharType="begin"/>
            </w:r>
            <w:r w:rsidR="003A6DFD">
              <w:rPr>
                <w:noProof/>
                <w:webHidden/>
              </w:rPr>
              <w:instrText xml:space="preserve"> PAGEREF _Toc454266011 \h </w:instrText>
            </w:r>
            <w:r w:rsidR="003A6DFD">
              <w:rPr>
                <w:noProof/>
                <w:webHidden/>
              </w:rPr>
            </w:r>
            <w:r w:rsidR="003A6DFD">
              <w:rPr>
                <w:noProof/>
                <w:webHidden/>
              </w:rPr>
              <w:fldChar w:fldCharType="separate"/>
            </w:r>
            <w:r w:rsidR="003A6DFD">
              <w:rPr>
                <w:noProof/>
                <w:webHidden/>
              </w:rPr>
              <w:t>48</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12" w:history="1">
            <w:r w:rsidR="003A6DFD" w:rsidRPr="001F7AF8">
              <w:rPr>
                <w:rStyle w:val="Hiperligao"/>
                <w:noProof/>
              </w:rPr>
              <w:t>5.3</w:t>
            </w:r>
            <w:r w:rsidR="003A6DFD">
              <w:rPr>
                <w:rFonts w:asciiTheme="minorHAnsi" w:eastAsiaTheme="minorEastAsia" w:hAnsiTheme="minorHAnsi" w:cstheme="minorBidi"/>
                <w:noProof/>
                <w:szCs w:val="22"/>
                <w:lang w:eastAsia="pt-PT"/>
              </w:rPr>
              <w:tab/>
            </w:r>
            <w:r w:rsidR="003A6DFD" w:rsidRPr="001F7AF8">
              <w:rPr>
                <w:rStyle w:val="Hiperligao"/>
                <w:noProof/>
              </w:rPr>
              <w:t>Resultados Experimentais</w:t>
            </w:r>
            <w:r w:rsidR="003A6DFD">
              <w:rPr>
                <w:noProof/>
                <w:webHidden/>
              </w:rPr>
              <w:tab/>
            </w:r>
            <w:r w:rsidR="003A6DFD">
              <w:rPr>
                <w:noProof/>
                <w:webHidden/>
              </w:rPr>
              <w:fldChar w:fldCharType="begin"/>
            </w:r>
            <w:r w:rsidR="003A6DFD">
              <w:rPr>
                <w:noProof/>
                <w:webHidden/>
              </w:rPr>
              <w:instrText xml:space="preserve"> PAGEREF _Toc454266012 \h </w:instrText>
            </w:r>
            <w:r w:rsidR="003A6DFD">
              <w:rPr>
                <w:noProof/>
                <w:webHidden/>
              </w:rPr>
            </w:r>
            <w:r w:rsidR="003A6DFD">
              <w:rPr>
                <w:noProof/>
                <w:webHidden/>
              </w:rPr>
              <w:fldChar w:fldCharType="separate"/>
            </w:r>
            <w:r w:rsidR="003A6DFD">
              <w:rPr>
                <w:noProof/>
                <w:webHidden/>
              </w:rPr>
              <w:t>48</w:t>
            </w:r>
            <w:r w:rsidR="003A6DFD">
              <w:rPr>
                <w:noProof/>
                <w:webHidden/>
              </w:rPr>
              <w:fldChar w:fldCharType="end"/>
            </w:r>
          </w:hyperlink>
        </w:p>
        <w:p w:rsidR="003A6DFD" w:rsidRDefault="002147FC">
          <w:pPr>
            <w:pStyle w:val="ndice1"/>
            <w:rPr>
              <w:rFonts w:asciiTheme="minorHAnsi" w:eastAsiaTheme="minorEastAsia" w:hAnsiTheme="minorHAnsi" w:cstheme="minorBidi"/>
              <w:b w:val="0"/>
              <w:noProof/>
              <w:szCs w:val="22"/>
              <w:lang w:eastAsia="pt-PT"/>
            </w:rPr>
          </w:pPr>
          <w:hyperlink w:anchor="_Toc454266013" w:history="1">
            <w:r w:rsidR="003A6DFD" w:rsidRPr="001F7AF8">
              <w:rPr>
                <w:rStyle w:val="Hiperligao"/>
                <w:noProof/>
              </w:rPr>
              <w:t>Conclusões e Trabalho Futuro</w:t>
            </w:r>
            <w:r w:rsidR="003A6DFD">
              <w:rPr>
                <w:noProof/>
                <w:webHidden/>
              </w:rPr>
              <w:tab/>
            </w:r>
            <w:r w:rsidR="003A6DFD">
              <w:rPr>
                <w:noProof/>
                <w:webHidden/>
              </w:rPr>
              <w:fldChar w:fldCharType="begin"/>
            </w:r>
            <w:r w:rsidR="003A6DFD">
              <w:rPr>
                <w:noProof/>
                <w:webHidden/>
              </w:rPr>
              <w:instrText xml:space="preserve"> PAGEREF _Toc454266013 \h </w:instrText>
            </w:r>
            <w:r w:rsidR="003A6DFD">
              <w:rPr>
                <w:noProof/>
                <w:webHidden/>
              </w:rPr>
            </w:r>
            <w:r w:rsidR="003A6DFD">
              <w:rPr>
                <w:noProof/>
                <w:webHidden/>
              </w:rPr>
              <w:fldChar w:fldCharType="separate"/>
            </w:r>
            <w:r w:rsidR="003A6DFD">
              <w:rPr>
                <w:noProof/>
                <w:webHidden/>
              </w:rPr>
              <w:t>49</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14" w:history="1">
            <w:r w:rsidR="003A6DFD" w:rsidRPr="001F7AF8">
              <w:rPr>
                <w:rStyle w:val="Hiperligao"/>
                <w:noProof/>
              </w:rPr>
              <w:t>6.1</w:t>
            </w:r>
            <w:r w:rsidR="003A6DFD">
              <w:rPr>
                <w:rFonts w:asciiTheme="minorHAnsi" w:eastAsiaTheme="minorEastAsia" w:hAnsiTheme="minorHAnsi" w:cstheme="minorBidi"/>
                <w:noProof/>
                <w:szCs w:val="22"/>
                <w:lang w:eastAsia="pt-PT"/>
              </w:rPr>
              <w:tab/>
            </w:r>
            <w:r w:rsidR="003A6DFD" w:rsidRPr="001F7AF8">
              <w:rPr>
                <w:rStyle w:val="Hiperligao"/>
                <w:noProof/>
              </w:rPr>
              <w:t>Satisfação dos Objetivos</w:t>
            </w:r>
            <w:r w:rsidR="003A6DFD">
              <w:rPr>
                <w:noProof/>
                <w:webHidden/>
              </w:rPr>
              <w:tab/>
            </w:r>
            <w:r w:rsidR="003A6DFD">
              <w:rPr>
                <w:noProof/>
                <w:webHidden/>
              </w:rPr>
              <w:fldChar w:fldCharType="begin"/>
            </w:r>
            <w:r w:rsidR="003A6DFD">
              <w:rPr>
                <w:noProof/>
                <w:webHidden/>
              </w:rPr>
              <w:instrText xml:space="preserve"> PAGEREF _Toc454266014 \h </w:instrText>
            </w:r>
            <w:r w:rsidR="003A6DFD">
              <w:rPr>
                <w:noProof/>
                <w:webHidden/>
              </w:rPr>
            </w:r>
            <w:r w:rsidR="003A6DFD">
              <w:rPr>
                <w:noProof/>
                <w:webHidden/>
              </w:rPr>
              <w:fldChar w:fldCharType="separate"/>
            </w:r>
            <w:r w:rsidR="003A6DFD">
              <w:rPr>
                <w:noProof/>
                <w:webHidden/>
              </w:rPr>
              <w:t>49</w:t>
            </w:r>
            <w:r w:rsidR="003A6DFD">
              <w:rPr>
                <w:noProof/>
                <w:webHidden/>
              </w:rPr>
              <w:fldChar w:fldCharType="end"/>
            </w:r>
          </w:hyperlink>
        </w:p>
        <w:p w:rsidR="003A6DFD" w:rsidRDefault="002147FC">
          <w:pPr>
            <w:pStyle w:val="ndice2"/>
            <w:tabs>
              <w:tab w:val="left" w:pos="1985"/>
            </w:tabs>
            <w:rPr>
              <w:rFonts w:asciiTheme="minorHAnsi" w:eastAsiaTheme="minorEastAsia" w:hAnsiTheme="minorHAnsi" w:cstheme="minorBidi"/>
              <w:noProof/>
              <w:szCs w:val="22"/>
              <w:lang w:eastAsia="pt-PT"/>
            </w:rPr>
          </w:pPr>
          <w:hyperlink w:anchor="_Toc454266015" w:history="1">
            <w:r w:rsidR="003A6DFD" w:rsidRPr="001F7AF8">
              <w:rPr>
                <w:rStyle w:val="Hiperligao"/>
                <w:noProof/>
              </w:rPr>
              <w:t>6.2</w:t>
            </w:r>
            <w:r w:rsidR="003A6DFD">
              <w:rPr>
                <w:rFonts w:asciiTheme="minorHAnsi" w:eastAsiaTheme="minorEastAsia" w:hAnsiTheme="minorHAnsi" w:cstheme="minorBidi"/>
                <w:noProof/>
                <w:szCs w:val="22"/>
                <w:lang w:eastAsia="pt-PT"/>
              </w:rPr>
              <w:tab/>
            </w:r>
            <w:r w:rsidR="003A6DFD" w:rsidRPr="001F7AF8">
              <w:rPr>
                <w:rStyle w:val="Hiperligao"/>
                <w:noProof/>
              </w:rPr>
              <w:t>Trabalho Futuro</w:t>
            </w:r>
            <w:r w:rsidR="003A6DFD">
              <w:rPr>
                <w:noProof/>
                <w:webHidden/>
              </w:rPr>
              <w:tab/>
            </w:r>
            <w:r w:rsidR="003A6DFD">
              <w:rPr>
                <w:noProof/>
                <w:webHidden/>
              </w:rPr>
              <w:fldChar w:fldCharType="begin"/>
            </w:r>
            <w:r w:rsidR="003A6DFD">
              <w:rPr>
                <w:noProof/>
                <w:webHidden/>
              </w:rPr>
              <w:instrText xml:space="preserve"> PAGEREF _Toc454266015 \h </w:instrText>
            </w:r>
            <w:r w:rsidR="003A6DFD">
              <w:rPr>
                <w:noProof/>
                <w:webHidden/>
              </w:rPr>
            </w:r>
            <w:r w:rsidR="003A6DFD">
              <w:rPr>
                <w:noProof/>
                <w:webHidden/>
              </w:rPr>
              <w:fldChar w:fldCharType="separate"/>
            </w:r>
            <w:r w:rsidR="003A6DFD">
              <w:rPr>
                <w:noProof/>
                <w:webHidden/>
              </w:rPr>
              <w:t>50</w:t>
            </w:r>
            <w:r w:rsidR="003A6DFD">
              <w:rPr>
                <w:noProof/>
                <w:webHidden/>
              </w:rPr>
              <w:fldChar w:fldCharType="end"/>
            </w:r>
          </w:hyperlink>
        </w:p>
        <w:p w:rsidR="003A6DFD" w:rsidRDefault="002147FC">
          <w:pPr>
            <w:pStyle w:val="ndice1"/>
            <w:rPr>
              <w:rFonts w:asciiTheme="minorHAnsi" w:eastAsiaTheme="minorEastAsia" w:hAnsiTheme="minorHAnsi" w:cstheme="minorBidi"/>
              <w:b w:val="0"/>
              <w:noProof/>
              <w:szCs w:val="22"/>
              <w:lang w:eastAsia="pt-PT"/>
            </w:rPr>
          </w:pPr>
          <w:hyperlink w:anchor="_Toc454266016" w:history="1">
            <w:r w:rsidR="003A6DFD" w:rsidRPr="001F7AF8">
              <w:rPr>
                <w:rStyle w:val="Hiperligao"/>
                <w:noProof/>
              </w:rPr>
              <w:t>Referências</w:t>
            </w:r>
            <w:r w:rsidR="003A6DFD">
              <w:rPr>
                <w:noProof/>
                <w:webHidden/>
              </w:rPr>
              <w:tab/>
            </w:r>
            <w:r w:rsidR="003A6DFD">
              <w:rPr>
                <w:noProof/>
                <w:webHidden/>
              </w:rPr>
              <w:fldChar w:fldCharType="begin"/>
            </w:r>
            <w:r w:rsidR="003A6DFD">
              <w:rPr>
                <w:noProof/>
                <w:webHidden/>
              </w:rPr>
              <w:instrText xml:space="preserve"> PAGEREF _Toc454266016 \h </w:instrText>
            </w:r>
            <w:r w:rsidR="003A6DFD">
              <w:rPr>
                <w:noProof/>
                <w:webHidden/>
              </w:rPr>
            </w:r>
            <w:r w:rsidR="003A6DFD">
              <w:rPr>
                <w:noProof/>
                <w:webHidden/>
              </w:rPr>
              <w:fldChar w:fldCharType="separate"/>
            </w:r>
            <w:r w:rsidR="003A6DFD">
              <w:rPr>
                <w:noProof/>
                <w:webHidden/>
              </w:rPr>
              <w:t>51</w:t>
            </w:r>
            <w:r w:rsidR="003A6DFD">
              <w:rPr>
                <w:noProof/>
                <w:webHidden/>
              </w:rPr>
              <w:fldChar w:fldCharType="end"/>
            </w:r>
          </w:hyperlink>
        </w:p>
        <w:p w:rsidR="003A6DFD" w:rsidRDefault="002147FC">
          <w:pPr>
            <w:pStyle w:val="ndice1"/>
            <w:rPr>
              <w:rFonts w:asciiTheme="minorHAnsi" w:eastAsiaTheme="minorEastAsia" w:hAnsiTheme="minorHAnsi" w:cstheme="minorBidi"/>
              <w:b w:val="0"/>
              <w:noProof/>
              <w:szCs w:val="22"/>
              <w:lang w:eastAsia="pt-PT"/>
            </w:rPr>
          </w:pPr>
          <w:hyperlink w:anchor="_Toc454266017" w:history="1">
            <w:r w:rsidR="003A6DFD" w:rsidRPr="001F7AF8">
              <w:rPr>
                <w:rStyle w:val="Hiperligao"/>
                <w:noProof/>
              </w:rPr>
              <w:t>Anexo A</w:t>
            </w:r>
            <w:r w:rsidR="003A6DFD">
              <w:rPr>
                <w:noProof/>
                <w:webHidden/>
              </w:rPr>
              <w:tab/>
            </w:r>
            <w:r w:rsidR="003A6DFD">
              <w:rPr>
                <w:noProof/>
                <w:webHidden/>
              </w:rPr>
              <w:fldChar w:fldCharType="begin"/>
            </w:r>
            <w:r w:rsidR="003A6DFD">
              <w:rPr>
                <w:noProof/>
                <w:webHidden/>
              </w:rPr>
              <w:instrText xml:space="preserve"> PAGEREF _Toc454266017 \h </w:instrText>
            </w:r>
            <w:r w:rsidR="003A6DFD">
              <w:rPr>
                <w:noProof/>
                <w:webHidden/>
              </w:rPr>
            </w:r>
            <w:r w:rsidR="003A6DFD">
              <w:rPr>
                <w:noProof/>
                <w:webHidden/>
              </w:rPr>
              <w:fldChar w:fldCharType="separate"/>
            </w:r>
            <w:r w:rsidR="003A6DFD">
              <w:rPr>
                <w:noProof/>
                <w:webHidden/>
              </w:rPr>
              <w:t>53</w:t>
            </w:r>
            <w:r w:rsidR="003A6DFD">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C2725E"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4358045" w:history="1">
        <w:r w:rsidR="00C2725E" w:rsidRPr="00BD27CC">
          <w:rPr>
            <w:rStyle w:val="Hiperligao"/>
            <w:noProof/>
          </w:rPr>
          <w:t>Figura 1 - Sistema RI</w:t>
        </w:r>
        <w:r w:rsidR="00C2725E">
          <w:rPr>
            <w:noProof/>
            <w:webHidden/>
          </w:rPr>
          <w:tab/>
        </w:r>
        <w:r w:rsidR="00C2725E">
          <w:rPr>
            <w:noProof/>
            <w:webHidden/>
          </w:rPr>
          <w:fldChar w:fldCharType="begin"/>
        </w:r>
        <w:r w:rsidR="00C2725E">
          <w:rPr>
            <w:noProof/>
            <w:webHidden/>
          </w:rPr>
          <w:instrText xml:space="preserve"> PAGEREF _Toc454358045 \h </w:instrText>
        </w:r>
        <w:r w:rsidR="00C2725E">
          <w:rPr>
            <w:noProof/>
            <w:webHidden/>
          </w:rPr>
        </w:r>
        <w:r w:rsidR="00C2725E">
          <w:rPr>
            <w:noProof/>
            <w:webHidden/>
          </w:rPr>
          <w:fldChar w:fldCharType="separate"/>
        </w:r>
        <w:r w:rsidR="00C2725E">
          <w:rPr>
            <w:noProof/>
            <w:webHidden/>
          </w:rPr>
          <w:t>6</w:t>
        </w:r>
        <w:r w:rsidR="00C2725E">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1" w:anchor="_Toc454358046" w:history="1">
        <w:r w:rsidRPr="00BD27CC">
          <w:rPr>
            <w:rStyle w:val="Hiperligao"/>
            <w:noProof/>
          </w:rPr>
          <w:t>Figura 2 - Arquitetura do Apache Lucene, Hatcher and Gospodnetic [4]</w:t>
        </w:r>
        <w:r>
          <w:rPr>
            <w:noProof/>
            <w:webHidden/>
          </w:rPr>
          <w:tab/>
        </w:r>
        <w:r>
          <w:rPr>
            <w:noProof/>
            <w:webHidden/>
          </w:rPr>
          <w:fldChar w:fldCharType="begin"/>
        </w:r>
        <w:r>
          <w:rPr>
            <w:noProof/>
            <w:webHidden/>
          </w:rPr>
          <w:instrText xml:space="preserve"> PAGEREF _Toc454358046 \h </w:instrText>
        </w:r>
        <w:r>
          <w:rPr>
            <w:noProof/>
            <w:webHidden/>
          </w:rPr>
        </w:r>
        <w:r>
          <w:rPr>
            <w:noProof/>
            <w:webHidden/>
          </w:rPr>
          <w:fldChar w:fldCharType="separate"/>
        </w:r>
        <w:r>
          <w:rPr>
            <w:noProof/>
            <w:webHidden/>
          </w:rPr>
          <w:t>11</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2" w:anchor="_Toc454358047" w:history="1">
        <w:r w:rsidRPr="00BD27CC">
          <w:rPr>
            <w:rStyle w:val="Hiperligao"/>
            <w:noProof/>
          </w:rPr>
          <w:t xml:space="preserve">Figura 3 - Arquitetura do </w:t>
        </w:r>
        <w:r w:rsidRPr="00BD27CC">
          <w:rPr>
            <w:rStyle w:val="Hiperligao"/>
            <w:i/>
            <w:noProof/>
          </w:rPr>
          <w:t>Sphinx Search</w:t>
        </w:r>
        <w:r w:rsidRPr="00BD27CC">
          <w:rPr>
            <w:rStyle w:val="Hiperligao"/>
            <w:noProof/>
          </w:rPr>
          <w:t xml:space="preserve"> [2]</w:t>
        </w:r>
        <w:r>
          <w:rPr>
            <w:noProof/>
            <w:webHidden/>
          </w:rPr>
          <w:tab/>
        </w:r>
        <w:r>
          <w:rPr>
            <w:noProof/>
            <w:webHidden/>
          </w:rPr>
          <w:fldChar w:fldCharType="begin"/>
        </w:r>
        <w:r>
          <w:rPr>
            <w:noProof/>
            <w:webHidden/>
          </w:rPr>
          <w:instrText xml:space="preserve"> PAGEREF _Toc454358047 \h </w:instrText>
        </w:r>
        <w:r>
          <w:rPr>
            <w:noProof/>
            <w:webHidden/>
          </w:rPr>
        </w:r>
        <w:r>
          <w:rPr>
            <w:noProof/>
            <w:webHidden/>
          </w:rPr>
          <w:fldChar w:fldCharType="separate"/>
        </w:r>
        <w:r>
          <w:rPr>
            <w:noProof/>
            <w:webHidden/>
          </w:rPr>
          <w:t>14</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3" w:anchor="_Toc454358048" w:history="1">
        <w:r w:rsidRPr="00BD27CC">
          <w:rPr>
            <w:rStyle w:val="Hiperligao"/>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4358048 \h </w:instrText>
        </w:r>
        <w:r>
          <w:rPr>
            <w:noProof/>
            <w:webHidden/>
          </w:rPr>
        </w:r>
        <w:r>
          <w:rPr>
            <w:noProof/>
            <w:webHidden/>
          </w:rPr>
          <w:fldChar w:fldCharType="separate"/>
        </w:r>
        <w:r>
          <w:rPr>
            <w:noProof/>
            <w:webHidden/>
          </w:rPr>
          <w:t>16</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4" w:anchor="_Toc454358049" w:history="1">
        <w:r w:rsidRPr="00BD27CC">
          <w:rPr>
            <w:rStyle w:val="Hiperligao"/>
            <w:noProof/>
          </w:rPr>
          <w:t>Figura 5 - Estrutura hierárquica e relações dos termos do SNOMED [5]</w:t>
        </w:r>
        <w:r>
          <w:rPr>
            <w:noProof/>
            <w:webHidden/>
          </w:rPr>
          <w:tab/>
        </w:r>
        <w:r>
          <w:rPr>
            <w:noProof/>
            <w:webHidden/>
          </w:rPr>
          <w:fldChar w:fldCharType="begin"/>
        </w:r>
        <w:r>
          <w:rPr>
            <w:noProof/>
            <w:webHidden/>
          </w:rPr>
          <w:instrText xml:space="preserve"> PAGEREF _Toc454358049 \h </w:instrText>
        </w:r>
        <w:r>
          <w:rPr>
            <w:noProof/>
            <w:webHidden/>
          </w:rPr>
        </w:r>
        <w:r>
          <w:rPr>
            <w:noProof/>
            <w:webHidden/>
          </w:rPr>
          <w:fldChar w:fldCharType="separate"/>
        </w:r>
        <w:r>
          <w:rPr>
            <w:noProof/>
            <w:webHidden/>
          </w:rPr>
          <w:t>19</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5" w:anchor="_Toc454358050" w:history="1">
        <w:r w:rsidRPr="00BD27CC">
          <w:rPr>
            <w:rStyle w:val="Hiperligao"/>
            <w:noProof/>
          </w:rPr>
          <w:t>Figura 6 - Estrutura hierárquica do MeSH [1]</w:t>
        </w:r>
        <w:r>
          <w:rPr>
            <w:noProof/>
            <w:webHidden/>
          </w:rPr>
          <w:tab/>
        </w:r>
        <w:r>
          <w:rPr>
            <w:noProof/>
            <w:webHidden/>
          </w:rPr>
          <w:fldChar w:fldCharType="begin"/>
        </w:r>
        <w:r>
          <w:rPr>
            <w:noProof/>
            <w:webHidden/>
          </w:rPr>
          <w:instrText xml:space="preserve"> PAGEREF _Toc454358050 \h </w:instrText>
        </w:r>
        <w:r>
          <w:rPr>
            <w:noProof/>
            <w:webHidden/>
          </w:rPr>
        </w:r>
        <w:r>
          <w:rPr>
            <w:noProof/>
            <w:webHidden/>
          </w:rPr>
          <w:fldChar w:fldCharType="separate"/>
        </w:r>
        <w:r>
          <w:rPr>
            <w:noProof/>
            <w:webHidden/>
          </w:rPr>
          <w:t>20</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6" w:anchor="_Toc454358051" w:history="1">
        <w:r w:rsidRPr="00BD27CC">
          <w:rPr>
            <w:rStyle w:val="Hiperligao"/>
            <w:noProof/>
          </w:rPr>
          <w:t xml:space="preserve">Figura 7 - Atores envolvidos no </w:t>
        </w:r>
        <w:r w:rsidRPr="00BD27CC">
          <w:rPr>
            <w:rStyle w:val="Hiperligao"/>
            <w:i/>
            <w:noProof/>
          </w:rPr>
          <w:t>openEHR</w:t>
        </w:r>
        <w:r w:rsidRPr="00BD27CC">
          <w:rPr>
            <w:rStyle w:val="Hiperligao"/>
            <w:noProof/>
          </w:rPr>
          <w:t>, [6]</w:t>
        </w:r>
        <w:r>
          <w:rPr>
            <w:noProof/>
            <w:webHidden/>
          </w:rPr>
          <w:tab/>
        </w:r>
        <w:r>
          <w:rPr>
            <w:noProof/>
            <w:webHidden/>
          </w:rPr>
          <w:fldChar w:fldCharType="begin"/>
        </w:r>
        <w:r>
          <w:rPr>
            <w:noProof/>
            <w:webHidden/>
          </w:rPr>
          <w:instrText xml:space="preserve"> PAGEREF _Toc454358051 \h </w:instrText>
        </w:r>
        <w:r>
          <w:rPr>
            <w:noProof/>
            <w:webHidden/>
          </w:rPr>
        </w:r>
        <w:r>
          <w:rPr>
            <w:noProof/>
            <w:webHidden/>
          </w:rPr>
          <w:fldChar w:fldCharType="separate"/>
        </w:r>
        <w:r>
          <w:rPr>
            <w:noProof/>
            <w:webHidden/>
          </w:rPr>
          <w:t>22</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7" w:anchor="_Toc454358052" w:history="1">
        <w:r w:rsidRPr="00BD27CC">
          <w:rPr>
            <w:rStyle w:val="Hiperligao"/>
            <w:noProof/>
          </w:rPr>
          <w:t>Figura 8 - Estrutura da aplicação cliente/servidor</w:t>
        </w:r>
        <w:r>
          <w:rPr>
            <w:noProof/>
            <w:webHidden/>
          </w:rPr>
          <w:tab/>
        </w:r>
        <w:r>
          <w:rPr>
            <w:noProof/>
            <w:webHidden/>
          </w:rPr>
          <w:fldChar w:fldCharType="begin"/>
        </w:r>
        <w:r>
          <w:rPr>
            <w:noProof/>
            <w:webHidden/>
          </w:rPr>
          <w:instrText xml:space="preserve"> PAGEREF _Toc454358052 \h </w:instrText>
        </w:r>
        <w:r>
          <w:rPr>
            <w:noProof/>
            <w:webHidden/>
          </w:rPr>
        </w:r>
        <w:r>
          <w:rPr>
            <w:noProof/>
            <w:webHidden/>
          </w:rPr>
          <w:fldChar w:fldCharType="separate"/>
        </w:r>
        <w:r>
          <w:rPr>
            <w:noProof/>
            <w:webHidden/>
          </w:rPr>
          <w:t>25</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8" w:anchor="_Toc454358053" w:history="1">
        <w:r w:rsidRPr="00BD27CC">
          <w:rPr>
            <w:rStyle w:val="Hiperligao"/>
            <w:noProof/>
          </w:rPr>
          <w:t>Figura 9 - Arquitetura da solução</w:t>
        </w:r>
        <w:r>
          <w:rPr>
            <w:noProof/>
            <w:webHidden/>
          </w:rPr>
          <w:tab/>
        </w:r>
        <w:r>
          <w:rPr>
            <w:noProof/>
            <w:webHidden/>
          </w:rPr>
          <w:fldChar w:fldCharType="begin"/>
        </w:r>
        <w:r>
          <w:rPr>
            <w:noProof/>
            <w:webHidden/>
          </w:rPr>
          <w:instrText xml:space="preserve"> PAGEREF _Toc454358053 \h </w:instrText>
        </w:r>
        <w:r>
          <w:rPr>
            <w:noProof/>
            <w:webHidden/>
          </w:rPr>
        </w:r>
        <w:r>
          <w:rPr>
            <w:noProof/>
            <w:webHidden/>
          </w:rPr>
          <w:fldChar w:fldCharType="separate"/>
        </w:r>
        <w:r>
          <w:rPr>
            <w:noProof/>
            <w:webHidden/>
          </w:rPr>
          <w:t>26</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19" w:anchor="_Toc454358054" w:history="1">
        <w:r w:rsidRPr="00BD27CC">
          <w:rPr>
            <w:rStyle w:val="Hiperligao"/>
            <w:noProof/>
          </w:rPr>
          <w:t>Figura 10 - Diagrama de casos de uso do utilizador</w:t>
        </w:r>
        <w:r>
          <w:rPr>
            <w:noProof/>
            <w:webHidden/>
          </w:rPr>
          <w:tab/>
        </w:r>
        <w:r>
          <w:rPr>
            <w:noProof/>
            <w:webHidden/>
          </w:rPr>
          <w:fldChar w:fldCharType="begin"/>
        </w:r>
        <w:r>
          <w:rPr>
            <w:noProof/>
            <w:webHidden/>
          </w:rPr>
          <w:instrText xml:space="preserve"> PAGEREF _Toc454358054 \h </w:instrText>
        </w:r>
        <w:r>
          <w:rPr>
            <w:noProof/>
            <w:webHidden/>
          </w:rPr>
        </w:r>
        <w:r>
          <w:rPr>
            <w:noProof/>
            <w:webHidden/>
          </w:rPr>
          <w:fldChar w:fldCharType="separate"/>
        </w:r>
        <w:r>
          <w:rPr>
            <w:noProof/>
            <w:webHidden/>
          </w:rPr>
          <w:t>29</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20" w:anchor="_Toc454358055" w:history="1">
        <w:r w:rsidRPr="00BD27CC">
          <w:rPr>
            <w:rStyle w:val="Hiperligao"/>
            <w:noProof/>
          </w:rPr>
          <w:t>Figura 11 - Ecrãs de uma contribuição no EHRServer</w:t>
        </w:r>
        <w:r>
          <w:rPr>
            <w:noProof/>
            <w:webHidden/>
          </w:rPr>
          <w:tab/>
        </w:r>
        <w:r>
          <w:rPr>
            <w:noProof/>
            <w:webHidden/>
          </w:rPr>
          <w:fldChar w:fldCharType="begin"/>
        </w:r>
        <w:r>
          <w:rPr>
            <w:noProof/>
            <w:webHidden/>
          </w:rPr>
          <w:instrText xml:space="preserve"> PAGEREF _Toc454358055 \h </w:instrText>
        </w:r>
        <w:r>
          <w:rPr>
            <w:noProof/>
            <w:webHidden/>
          </w:rPr>
        </w:r>
        <w:r>
          <w:rPr>
            <w:noProof/>
            <w:webHidden/>
          </w:rPr>
          <w:fldChar w:fldCharType="separate"/>
        </w:r>
        <w:r>
          <w:rPr>
            <w:noProof/>
            <w:webHidden/>
          </w:rPr>
          <w:t>33</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21" w:anchor="_Toc454358056" w:history="1">
        <w:r w:rsidRPr="00BD27CC">
          <w:rPr>
            <w:rStyle w:val="Hiperligao"/>
            <w:noProof/>
          </w:rPr>
          <w:t xml:space="preserve">Figura 12 - </w:t>
        </w:r>
        <w:r w:rsidRPr="00BD27CC">
          <w:rPr>
            <w:rStyle w:val="Hiperligao"/>
            <w:i/>
            <w:noProof/>
          </w:rPr>
          <w:t>Template</w:t>
        </w:r>
        <w:r w:rsidRPr="00BD27CC">
          <w:rPr>
            <w:rStyle w:val="Hiperligao"/>
            <w:noProof/>
          </w:rPr>
          <w:t xml:space="preserve"> (dados demográficos)</w:t>
        </w:r>
        <w:r>
          <w:rPr>
            <w:noProof/>
            <w:webHidden/>
          </w:rPr>
          <w:tab/>
        </w:r>
        <w:r>
          <w:rPr>
            <w:noProof/>
            <w:webHidden/>
          </w:rPr>
          <w:fldChar w:fldCharType="begin"/>
        </w:r>
        <w:r>
          <w:rPr>
            <w:noProof/>
            <w:webHidden/>
          </w:rPr>
          <w:instrText xml:space="preserve"> PAGEREF _Toc454358056 \h </w:instrText>
        </w:r>
        <w:r>
          <w:rPr>
            <w:noProof/>
            <w:webHidden/>
          </w:rPr>
        </w:r>
        <w:r>
          <w:rPr>
            <w:noProof/>
            <w:webHidden/>
          </w:rPr>
          <w:fldChar w:fldCharType="separate"/>
        </w:r>
        <w:r>
          <w:rPr>
            <w:noProof/>
            <w:webHidden/>
          </w:rPr>
          <w:t>36</w:t>
        </w:r>
        <w:r>
          <w:rPr>
            <w:noProof/>
            <w:webHidden/>
          </w:rPr>
          <w:fldChar w:fldCharType="end"/>
        </w:r>
      </w:hyperlink>
    </w:p>
    <w:p w:rsidR="00C2725E" w:rsidRDefault="00C2725E">
      <w:pPr>
        <w:pStyle w:val="ndicedeilustraes"/>
        <w:rPr>
          <w:rFonts w:asciiTheme="minorHAnsi" w:eastAsiaTheme="minorEastAsia" w:hAnsiTheme="minorHAnsi" w:cstheme="minorBidi"/>
          <w:noProof/>
          <w:sz w:val="22"/>
          <w:szCs w:val="22"/>
          <w:lang w:eastAsia="pt-PT"/>
        </w:rPr>
      </w:pPr>
      <w:hyperlink r:id="rId22" w:anchor="_Toc454358057" w:history="1">
        <w:r w:rsidRPr="00BD27CC">
          <w:rPr>
            <w:rStyle w:val="Hiperligao"/>
            <w:noProof/>
          </w:rPr>
          <w:t>Figura 13 - Passos de execução da aplicação</w:t>
        </w:r>
        <w:r>
          <w:rPr>
            <w:noProof/>
            <w:webHidden/>
          </w:rPr>
          <w:tab/>
        </w:r>
        <w:r>
          <w:rPr>
            <w:noProof/>
            <w:webHidden/>
          </w:rPr>
          <w:fldChar w:fldCharType="begin"/>
        </w:r>
        <w:r>
          <w:rPr>
            <w:noProof/>
            <w:webHidden/>
          </w:rPr>
          <w:instrText xml:space="preserve"> PAGEREF _Toc454358057 \h </w:instrText>
        </w:r>
        <w:r>
          <w:rPr>
            <w:noProof/>
            <w:webHidden/>
          </w:rPr>
        </w:r>
        <w:r>
          <w:rPr>
            <w:noProof/>
            <w:webHidden/>
          </w:rPr>
          <w:fldChar w:fldCharType="separate"/>
        </w:r>
        <w:r>
          <w:rPr>
            <w:noProof/>
            <w:webHidden/>
          </w:rPr>
          <w:t>44</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3"/>
          <w:headerReference w:type="default" r:id="rId24"/>
          <w:footerReference w:type="even" r:id="rId25"/>
          <w:footerReference w:type="default" r:id="rId26"/>
          <w:headerReference w:type="first" r:id="rId27"/>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C2725E"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C2725E">
        <w:rPr>
          <w:noProof/>
        </w:rPr>
        <w:t>Tabela 1 - Comparação entre SOLR, ElasticSearch e Sphinx Search</w:t>
      </w:r>
      <w:r w:rsidR="00C2725E">
        <w:rPr>
          <w:noProof/>
        </w:rPr>
        <w:tab/>
      </w:r>
      <w:r w:rsidR="00C2725E">
        <w:rPr>
          <w:noProof/>
        </w:rPr>
        <w:fldChar w:fldCharType="begin"/>
      </w:r>
      <w:r w:rsidR="00C2725E">
        <w:rPr>
          <w:noProof/>
        </w:rPr>
        <w:instrText xml:space="preserve"> PAGEREF _Toc454358058 \h </w:instrText>
      </w:r>
      <w:r w:rsidR="00C2725E">
        <w:rPr>
          <w:noProof/>
        </w:rPr>
      </w:r>
      <w:r w:rsidR="00C2725E">
        <w:rPr>
          <w:noProof/>
        </w:rPr>
        <w:fldChar w:fldCharType="separate"/>
      </w:r>
      <w:r w:rsidR="00C2725E">
        <w:rPr>
          <w:noProof/>
        </w:rPr>
        <w:t>16</w:t>
      </w:r>
      <w:r w:rsidR="00C2725E">
        <w:rPr>
          <w:noProof/>
        </w:rPr>
        <w:fldChar w:fldCharType="end"/>
      </w:r>
    </w:p>
    <w:p w:rsidR="00C2725E" w:rsidRDefault="00C2725E">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4358059 \h </w:instrText>
      </w:r>
      <w:r>
        <w:rPr>
          <w:noProof/>
        </w:rPr>
      </w:r>
      <w:r>
        <w:rPr>
          <w:noProof/>
        </w:rPr>
        <w:fldChar w:fldCharType="separate"/>
      </w:r>
      <w:r>
        <w:rPr>
          <w:noProof/>
        </w:rPr>
        <w:t>19</w:t>
      </w:r>
      <w:r>
        <w:rPr>
          <w:noProof/>
        </w:rPr>
        <w:fldChar w:fldCharType="end"/>
      </w:r>
    </w:p>
    <w:p w:rsidR="00C2725E" w:rsidRDefault="00C2725E">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4358060 \h </w:instrText>
      </w:r>
      <w:r>
        <w:rPr>
          <w:noProof/>
        </w:rPr>
      </w:r>
      <w:r>
        <w:rPr>
          <w:noProof/>
        </w:rPr>
        <w:fldChar w:fldCharType="separate"/>
      </w:r>
      <w:r>
        <w:rPr>
          <w:noProof/>
        </w:rPr>
        <w:t>21</w:t>
      </w:r>
      <w:r>
        <w:rPr>
          <w:noProof/>
        </w:rPr>
        <w:fldChar w:fldCharType="end"/>
      </w:r>
    </w:p>
    <w:p w:rsidR="00C2725E" w:rsidRDefault="00C2725E">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99168A">
        <w:rPr>
          <w:i/>
          <w:noProof/>
        </w:rPr>
        <w:t>Solr</w:t>
      </w:r>
      <w:r>
        <w:rPr>
          <w:noProof/>
        </w:rPr>
        <w:tab/>
      </w:r>
      <w:r>
        <w:rPr>
          <w:noProof/>
        </w:rPr>
        <w:fldChar w:fldCharType="begin"/>
      </w:r>
      <w:r>
        <w:rPr>
          <w:noProof/>
        </w:rPr>
        <w:instrText xml:space="preserve"> PAGEREF _Toc454358061 \h </w:instrText>
      </w:r>
      <w:r>
        <w:rPr>
          <w:noProof/>
        </w:rPr>
      </w:r>
      <w:r>
        <w:rPr>
          <w:noProof/>
        </w:rPr>
        <w:fldChar w:fldCharType="separate"/>
      </w:r>
      <w:r>
        <w:rPr>
          <w:noProof/>
        </w:rPr>
        <w:t>39</w:t>
      </w:r>
      <w:r>
        <w:rPr>
          <w:noProof/>
        </w:rPr>
        <w:fldChar w:fldCharType="end"/>
      </w:r>
    </w:p>
    <w:p w:rsidR="00C2725E" w:rsidRDefault="00C2725E">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4358062 \h </w:instrText>
      </w:r>
      <w:r>
        <w:rPr>
          <w:noProof/>
        </w:rPr>
      </w:r>
      <w:r>
        <w:rPr>
          <w:noProof/>
        </w:rPr>
        <w:fldChar w:fldCharType="separate"/>
      </w:r>
      <w:r>
        <w:rPr>
          <w:noProof/>
        </w:rPr>
        <w:t>4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r w:rsidRPr="00173F88">
              <w:t>Application Programming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r>
              <w:t>Extended Entity R</w:t>
            </w:r>
            <w:r w:rsidRPr="00C55220">
              <w:t>elationship</w:t>
            </w:r>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r>
              <w:t>Electronic Health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r>
              <w:t>Hyper Text Markup Language</w:t>
            </w:r>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r w:rsidRPr="006F7AC8">
              <w:t>Hypertext Transfer Protocol</w:t>
            </w:r>
          </w:p>
        </w:tc>
      </w:tr>
      <w:tr w:rsidR="0061170D" w:rsidRPr="002147FC"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r w:rsidRPr="00173F88">
              <w:t>JavaScript Object Notation</w:t>
            </w:r>
          </w:p>
        </w:tc>
      </w:tr>
      <w:tr w:rsidR="0061170D" w:rsidRPr="00823525" w:rsidTr="005E7009">
        <w:tc>
          <w:tcPr>
            <w:tcW w:w="1271" w:type="dxa"/>
          </w:tcPr>
          <w:p w:rsidR="0061170D" w:rsidRDefault="0061170D" w:rsidP="00321FA1">
            <w:pPr>
              <w:pStyle w:val="tabelaabreviaturas"/>
              <w:rPr>
                <w:lang w:val="en-GB"/>
              </w:rPr>
            </w:pPr>
            <w:r>
              <w:rPr>
                <w:lang w:val="en-GB"/>
              </w:rPr>
              <w:t>MeSH</w:t>
            </w:r>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r>
              <w:t>MySQL</w:t>
            </w:r>
          </w:p>
        </w:tc>
        <w:tc>
          <w:tcPr>
            <w:tcW w:w="7234" w:type="dxa"/>
            <w:tcMar>
              <w:left w:w="113" w:type="dxa"/>
            </w:tcMar>
          </w:tcPr>
          <w:p w:rsidR="0061170D" w:rsidRDefault="0061170D" w:rsidP="00321FA1">
            <w:pPr>
              <w:pStyle w:val="tabelaabreviaturas"/>
            </w:pPr>
            <w:r>
              <w:t>My Structured Query L</w:t>
            </w:r>
            <w:r w:rsidRPr="00781195">
              <w:t>anguage</w:t>
            </w:r>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r w:rsidRPr="00173F88">
              <w:t>Portable Document Format</w:t>
            </w:r>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r w:rsidRPr="00BF7AF4">
              <w:t>Representational State Transfer</w:t>
            </w:r>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2147FC"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8"/>
          <w:headerReference w:type="default" r:id="rId29"/>
          <w:footerReference w:type="even" r:id="rId30"/>
          <w:footerReference w:type="default" r:id="rId31"/>
          <w:headerReference w:type="first" r:id="rId32"/>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0" w:name="_Toc441331318"/>
      <w:bookmarkStart w:id="1" w:name="_Toc454265960"/>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2" w:name="_Toc441331319"/>
      <w:bookmarkStart w:id="3" w:name="_Toc454265961"/>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r w:rsidRPr="00DF6937">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r w:rsidR="00B61668" w:rsidRPr="00DF6937">
        <w:t>Glintt</w:t>
      </w:r>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4" w:name="_Toc441331321"/>
      <w:bookmarkStart w:id="5" w:name="_Toc454265962"/>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6" w:name="_Toc441331322"/>
      <w:bookmarkStart w:id="7" w:name="_Toc454265963"/>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314E43">
          <w:headerReference w:type="even" r:id="rId33"/>
          <w:headerReference w:type="default" r:id="rId34"/>
          <w:footerReference w:type="even" r:id="rId35"/>
          <w:footerReference w:type="default" r:id="rId36"/>
          <w:headerReference w:type="first" r:id="rId37"/>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Cabealho1"/>
      </w:pPr>
      <w:bookmarkStart w:id="9" w:name="_Toc441331323"/>
      <w:bookmarkStart w:id="10" w:name="_Toc454265964"/>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Cabealho2"/>
      </w:pPr>
      <w:bookmarkStart w:id="11" w:name="_Toc441331324"/>
      <w:bookmarkStart w:id="12" w:name="_Toc454265965"/>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3" w:name="_Toc454265966"/>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Manning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4928" behindDoc="0" locked="0" layoutInCell="1" allowOverlap="1" wp14:anchorId="267AE067" wp14:editId="52FF98C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2147FC" w:rsidRPr="00721B6B" w:rsidRDefault="002147FC" w:rsidP="00705137">
                              <w:pPr>
                                <w:pStyle w:val="Legenda"/>
                                <w:jc w:val="center"/>
                                <w:rPr>
                                  <w:noProof/>
                                </w:rPr>
                              </w:pPr>
                              <w:bookmarkStart w:id="14" w:name="_Toc454358045"/>
                              <w:r>
                                <w:t xml:space="preserve">Figura </w:t>
                              </w:r>
                              <w:fldSimple w:instr=" SEQ Figura \* ARABIC ">
                                <w:r>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7AE067" id="Grupo 30" o:spid="_x0000_s1026" style="position:absolute;left:0;text-align:left;margin-left:18.45pt;margin-top:16.3pt;width:387.8pt;height:219.5pt;z-index:251644928"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39"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2147FC" w:rsidRPr="00721B6B" w:rsidRDefault="002147FC" w:rsidP="00705137">
                        <w:pPr>
                          <w:pStyle w:val="Legenda"/>
                          <w:jc w:val="center"/>
                          <w:rPr>
                            <w:noProof/>
                          </w:rPr>
                        </w:pPr>
                        <w:bookmarkStart w:id="15" w:name="_Toc454358045"/>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4265967"/>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lincoln</w:t>
      </w:r>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r w:rsidR="00C3100C" w:rsidRPr="00584327">
        <w:rPr>
          <w:i/>
        </w:rPr>
        <w:t>queries</w:t>
      </w:r>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r w:rsidR="00FA7751" w:rsidRPr="00FA7751">
        <w:rPr>
          <w:i/>
        </w:rPr>
        <w:t>querie</w:t>
      </w:r>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r w:rsidR="00291DC8" w:rsidRPr="00B92637">
        <w:rPr>
          <w:i/>
        </w:rPr>
        <w:t>query</w:t>
      </w:r>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Robertson e K. Sparck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4265968"/>
      <w:r>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r w:rsidRPr="00BB7A58">
        <w:rPr>
          <w:i/>
        </w:rPr>
        <w:t>query</w:t>
      </w:r>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listas não sobrepostas foi proposto por Burkowski</w:t>
      </w:r>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lastRenderedPageBreak/>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54265969"/>
      <w:bookmarkStart w:id="19" w:name="_Toc441331328"/>
      <w:r w:rsidRPr="00173F88">
        <w:t>Indexação</w:t>
      </w:r>
      <w:bookmarkEnd w:id="18"/>
    </w:p>
    <w:p w:rsidR="007510CC" w:rsidRPr="00173F88" w:rsidRDefault="00B546B9" w:rsidP="00B546B9">
      <w:pPr>
        <w:pStyle w:val="Corpodetexto"/>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B1746B" w:rsidRPr="00B1746B" w:rsidRDefault="00B1746B" w:rsidP="00B1746B">
      <w:pPr>
        <w:pStyle w:val="Cabealho4"/>
        <w:rPr>
          <w:i/>
        </w:rPr>
      </w:pPr>
      <w:r w:rsidRPr="00B1746B">
        <w:rPr>
          <w:i/>
        </w:rPr>
        <w:lastRenderedPageBreak/>
        <w:t>Stemming</w:t>
      </w:r>
    </w:p>
    <w:p w:rsidR="00ED523D" w:rsidRDefault="005C4637" w:rsidP="00D926BE">
      <w:pPr>
        <w:pStyle w:val="Corpodetexto"/>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r>
        <w:t>Stopwords</w:t>
      </w:r>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Cabealho3"/>
      </w:pPr>
      <w:bookmarkStart w:id="20" w:name="_Toc454265970"/>
      <w:r w:rsidRPr="00173F88">
        <w:t>Apache Lucene</w:t>
      </w:r>
      <w:bookmarkEnd w:id="20"/>
    </w:p>
    <w:p w:rsidR="00704FDA" w:rsidRPr="00173F88" w:rsidRDefault="00DC7B77" w:rsidP="00704FDA">
      <w:pPr>
        <w:pStyle w:val="Corpodetexto"/>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r w:rsidR="00F81825" w:rsidRPr="00F81825">
        <w:rPr>
          <w:i/>
        </w:rPr>
        <w:t>Lucene</w:t>
      </w:r>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introduction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mc:AlternateContent>
          <mc:Choice Requires="wpg">
            <w:drawing>
              <wp:anchor distT="0" distB="0" distL="114300" distR="114300" simplePos="0" relativeHeight="251640832" behindDoc="0" locked="0" layoutInCell="1" allowOverlap="1" wp14:anchorId="3294B71A" wp14:editId="0E412BC0">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0"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2147FC" w:rsidRPr="00926EEE" w:rsidRDefault="002147FC" w:rsidP="00705137">
                              <w:pPr>
                                <w:pStyle w:val="Legenda"/>
                                <w:jc w:val="center"/>
                              </w:pPr>
                              <w:bookmarkStart w:id="21" w:name="_Toc454358046"/>
                              <w:r>
                                <w:t xml:space="preserve">Figura </w:t>
                              </w:r>
                              <w:fldSimple w:instr=" SEQ Figura \* ARABIC ">
                                <w:r>
                                  <w:rPr>
                                    <w:noProof/>
                                  </w:rPr>
                                  <w:t>2</w:t>
                                </w:r>
                              </w:fldSimple>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294B71A" id="Grupo 8" o:spid="_x0000_s1029" style="position:absolute;left:0;text-align:left;margin-left:0;margin-top:48.8pt;width:392.25pt;height:350.75pt;z-index:251640832;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41"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2147FC" w:rsidRPr="00926EEE" w:rsidRDefault="002147FC" w:rsidP="00705137">
                        <w:pPr>
                          <w:pStyle w:val="Legenda"/>
                          <w:jc w:val="center"/>
                        </w:pPr>
                        <w:bookmarkStart w:id="22" w:name="_Toc454358046"/>
                        <w:r>
                          <w:t xml:space="preserve">Figura </w:t>
                        </w:r>
                        <w:fldSimple w:instr=" SEQ Figura \* ARABIC ">
                          <w:r>
                            <w:rPr>
                              <w:noProof/>
                            </w:rPr>
                            <w:t>2</w:t>
                          </w:r>
                        </w:fldSimple>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28603A" w:rsidRPr="00173F88" w:rsidRDefault="000B6C87" w:rsidP="000B6C87">
      <w:pPr>
        <w:pStyle w:val="Corpodetexto"/>
        <w:numPr>
          <w:ilvl w:val="0"/>
          <w:numId w:val="28"/>
        </w:numPr>
        <w:rPr>
          <w:b/>
        </w:rPr>
      </w:pPr>
      <w:r w:rsidRPr="00095C7F">
        <w:rPr>
          <w:b/>
        </w:rPr>
        <w:lastRenderedPageBreak/>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Corpodetexto"/>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Cabealho3"/>
      </w:pPr>
      <w:r w:rsidRPr="00173F88">
        <w:fldChar w:fldCharType="begin"/>
      </w:r>
      <w:r w:rsidRPr="00173F88">
        <w:fldChar w:fldCharType="separate"/>
      </w:r>
      <w:r w:rsidR="007B7804" w:rsidRPr="00173F88">
        <w:t>McCandless, Hatcher [1]</w:t>
      </w:r>
      <w:r w:rsidRPr="00173F88">
        <w:fldChar w:fldCharType="end"/>
      </w:r>
      <w:bookmarkStart w:id="23" w:name="_Toc454265971"/>
      <w:r w:rsidR="00D226E0" w:rsidRPr="00173F88">
        <w:t xml:space="preserve">Apache </w:t>
      </w:r>
      <w:r w:rsidR="00704FDA" w:rsidRPr="00173F88">
        <w:t>Solr</w:t>
      </w:r>
      <w:bookmarkEnd w:id="23"/>
    </w:p>
    <w:p w:rsidR="00EA6495" w:rsidRDefault="002759F2" w:rsidP="00EA6495">
      <w:pPr>
        <w:pStyle w:val="Corpodetexto"/>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Fornece APIs baseadas em REST o que lhe permite ser integrado a praticamente qualquer linguagem de programação</w:t>
      </w:r>
      <w:r w:rsidR="00807635">
        <w:t xml:space="preserve"> (XML, HTTP e JSON APIs)</w:t>
      </w:r>
      <w:r>
        <w:t>;</w:t>
      </w:r>
      <w:r w:rsidR="00AE603F" w:rsidRPr="00AE603F">
        <w:t xml:space="preserve"> </w:t>
      </w:r>
    </w:p>
    <w:p w:rsidR="00AE603F" w:rsidRDefault="00AE603F" w:rsidP="00AE603F">
      <w:pPr>
        <w:pStyle w:val="Corpodetexto"/>
        <w:numPr>
          <w:ilvl w:val="0"/>
          <w:numId w:val="33"/>
        </w:numPr>
      </w:pPr>
      <w:r>
        <w:t xml:space="preserve">Fácil extensão através de </w:t>
      </w:r>
      <w:r w:rsidRPr="00AE603F">
        <w:rPr>
          <w:i/>
        </w:rPr>
        <w:t>plugins</w:t>
      </w:r>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Apache Tika</w:t>
      </w:r>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4" w:name="_Toc454265972"/>
      <w:r>
        <w:lastRenderedPageBreak/>
        <w:t>E</w:t>
      </w:r>
      <w:r w:rsidR="00F15D84">
        <w:t>lasticS</w:t>
      </w:r>
      <w:r>
        <w:t>earch</w:t>
      </w:r>
      <w:bookmarkEnd w:id="24"/>
    </w:p>
    <w:p w:rsidR="00704FDA" w:rsidRDefault="00F15D84" w:rsidP="00704FDA">
      <w:pPr>
        <w:pStyle w:val="Corpodetexto"/>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Corpodetexto"/>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5" w:name="_Toc454265973"/>
      <w:r>
        <w:t>Sphinx Search</w:t>
      </w:r>
      <w:bookmarkEnd w:id="25"/>
    </w:p>
    <w:p w:rsidR="001E18B7" w:rsidRDefault="00252807" w:rsidP="007C7B49">
      <w:pPr>
        <w:pStyle w:val="Corpodetexto"/>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w:lastRenderedPageBreak/>
        <mc:AlternateContent>
          <mc:Choice Requires="wpg">
            <w:drawing>
              <wp:anchor distT="0" distB="0" distL="114300" distR="114300" simplePos="0" relativeHeight="251655168" behindDoc="0" locked="0" layoutInCell="1" allowOverlap="1" wp14:anchorId="75382D47" wp14:editId="072DF668">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2147FC" w:rsidRPr="007E37E0" w:rsidRDefault="002147FC" w:rsidP="00705137">
                              <w:pPr>
                                <w:pStyle w:val="Legenda"/>
                                <w:jc w:val="center"/>
                                <w:rPr>
                                  <w:noProof/>
                                </w:rPr>
                              </w:pPr>
                              <w:bookmarkStart w:id="26" w:name="_Toc454358047"/>
                              <w:r>
                                <w:t xml:space="preserve">Figura </w:t>
                              </w:r>
                              <w:fldSimple w:instr=" SEQ Figura \* ARABIC ">
                                <w:r>
                                  <w:rPr>
                                    <w:noProof/>
                                  </w:rPr>
                                  <w:t>3</w:t>
                                </w:r>
                              </w:fldSimple>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382D47" id="Grupo 12" o:spid="_x0000_s1032" style="position:absolute;left:0;text-align:left;margin-left:0;margin-top:38.2pt;width:286.55pt;height:352.25pt;z-index:251655168;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43"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2147FC" w:rsidRPr="007E37E0" w:rsidRDefault="002147FC" w:rsidP="00705137">
                        <w:pPr>
                          <w:pStyle w:val="Legenda"/>
                          <w:jc w:val="center"/>
                          <w:rPr>
                            <w:noProof/>
                          </w:rPr>
                        </w:pPr>
                        <w:bookmarkStart w:id="27" w:name="_Toc454358047"/>
                        <w:r>
                          <w:t xml:space="preserve">Figura </w:t>
                        </w:r>
                        <w:fldSimple w:instr=" SEQ Figura \* ARABIC ">
                          <w:r>
                            <w:rPr>
                              <w:noProof/>
                            </w:rPr>
                            <w:t>3</w:t>
                          </w:r>
                        </w:fldSimple>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t>Indexação de base de dados SQL (MySQL, PostgreSQL, Oracle, SQLite, etc)</w:t>
      </w:r>
      <w:r>
        <w:t>;</w:t>
      </w:r>
    </w:p>
    <w:p w:rsidR="007C7B49" w:rsidRDefault="007C7B49" w:rsidP="007C7B49">
      <w:pPr>
        <w:pStyle w:val="Corpodetexto"/>
        <w:numPr>
          <w:ilvl w:val="0"/>
          <w:numId w:val="34"/>
        </w:numPr>
      </w:pPr>
      <w:r>
        <w:t>Indexação de base de dados NoSQL;</w:t>
      </w:r>
    </w:p>
    <w:p w:rsidR="007C7B49" w:rsidRDefault="00880E26" w:rsidP="007C7B49">
      <w:pPr>
        <w:pStyle w:val="Corpodetexto"/>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8" w:name="_Toc454265974"/>
      <w:r>
        <w:lastRenderedPageBreak/>
        <w:t>Análise</w:t>
      </w:r>
      <w:r w:rsidR="007736AE">
        <w:t xml:space="preserve"> </w:t>
      </w:r>
      <w:r w:rsidR="00644CCF">
        <w:t>Tecnológica</w:t>
      </w:r>
      <w:bookmarkEnd w:id="28"/>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Corpodetexto"/>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p w:rsidR="00451125" w:rsidRPr="0046454F" w:rsidRDefault="00451125" w:rsidP="00140BE4">
      <w:pPr>
        <w:pStyle w:val="Corpodetexto"/>
      </w:pPr>
    </w:p>
    <w:tbl>
      <w:tblPr>
        <w:tblStyle w:val="TabelacomGrelhaClara"/>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Corpodetexto"/>
              <w:ind w:firstLine="0"/>
            </w:pPr>
          </w:p>
        </w:tc>
        <w:tc>
          <w:tcPr>
            <w:tcW w:w="1984" w:type="dxa"/>
            <w:gridSpan w:val="2"/>
          </w:tcPr>
          <w:p w:rsidR="00756AD1" w:rsidRPr="00EF5924" w:rsidRDefault="00BA5766" w:rsidP="0014794F">
            <w:pPr>
              <w:pStyle w:val="Corpodetexto"/>
              <w:ind w:firstLine="0"/>
              <w:jc w:val="center"/>
              <w:rPr>
                <w:b/>
              </w:rPr>
            </w:pPr>
            <w:r w:rsidRPr="00EF5924">
              <w:rPr>
                <w:b/>
              </w:rPr>
              <w:t>Solr</w:t>
            </w:r>
          </w:p>
        </w:tc>
        <w:tc>
          <w:tcPr>
            <w:tcW w:w="2835" w:type="dxa"/>
            <w:gridSpan w:val="2"/>
          </w:tcPr>
          <w:p w:rsidR="00756AD1" w:rsidRPr="00EF5924" w:rsidRDefault="00BA5766" w:rsidP="0014794F">
            <w:pPr>
              <w:pStyle w:val="Corpodetexto"/>
              <w:ind w:firstLine="0"/>
              <w:jc w:val="center"/>
              <w:rPr>
                <w:b/>
              </w:rPr>
            </w:pPr>
            <w:r w:rsidRPr="00EF5924">
              <w:rPr>
                <w:b/>
              </w:rPr>
              <w:t>ElasticSearch</w:t>
            </w:r>
          </w:p>
        </w:tc>
        <w:tc>
          <w:tcPr>
            <w:tcW w:w="2119" w:type="dxa"/>
          </w:tcPr>
          <w:p w:rsidR="00756AD1" w:rsidRPr="00EF5924" w:rsidRDefault="00BA5766" w:rsidP="0014794F">
            <w:pPr>
              <w:pStyle w:val="Corpodetexto"/>
              <w:ind w:firstLine="0"/>
              <w:jc w:val="center"/>
              <w:rPr>
                <w:b/>
              </w:rPr>
            </w:pPr>
            <w:r w:rsidRPr="00EF5924">
              <w:rPr>
                <w:b/>
              </w:rPr>
              <w:t>Sphinx Search</w:t>
            </w:r>
          </w:p>
        </w:tc>
      </w:tr>
      <w:tr w:rsidR="00E32EC0" w:rsidTr="00490341">
        <w:tc>
          <w:tcPr>
            <w:tcW w:w="8493" w:type="dxa"/>
            <w:gridSpan w:val="6"/>
            <w:shd w:val="clear" w:color="auto" w:fill="D9D9D9" w:themeFill="background1" w:themeFillShade="D9"/>
          </w:tcPr>
          <w:p w:rsidR="00E32EC0" w:rsidRPr="00E44448" w:rsidRDefault="00E32EC0" w:rsidP="0014794F">
            <w:pPr>
              <w:pStyle w:val="Corpodetexto"/>
              <w:ind w:firstLine="0"/>
              <w:jc w:val="center"/>
            </w:pPr>
            <w:r w:rsidRPr="00E44448">
              <w:t>API</w:t>
            </w:r>
          </w:p>
        </w:tc>
      </w:tr>
      <w:tr w:rsidR="00756AD1" w:rsidRPr="002147FC" w:rsidTr="00490341">
        <w:tc>
          <w:tcPr>
            <w:tcW w:w="1555" w:type="dxa"/>
          </w:tcPr>
          <w:p w:rsidR="00756AD1" w:rsidRPr="00E44448" w:rsidRDefault="00E32EC0" w:rsidP="007130D2">
            <w:pPr>
              <w:pStyle w:val="Corpodetexto"/>
              <w:ind w:firstLine="0"/>
            </w:pPr>
            <w:r w:rsidRPr="00E44448">
              <w:t>Bibliotecas</w:t>
            </w:r>
          </w:p>
        </w:tc>
        <w:tc>
          <w:tcPr>
            <w:tcW w:w="1984" w:type="dxa"/>
            <w:gridSpan w:val="2"/>
          </w:tcPr>
          <w:p w:rsidR="00756AD1" w:rsidRPr="00E03C73" w:rsidRDefault="00E32EC0" w:rsidP="000C4FC0">
            <w:pPr>
              <w:pStyle w:val="Corpodetexto"/>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Corpodetexto"/>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Corpodetexto"/>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Corpodetexto"/>
              <w:ind w:firstLine="0"/>
              <w:jc w:val="center"/>
            </w:pPr>
            <w:r>
              <w:t>Indexação</w:t>
            </w:r>
          </w:p>
        </w:tc>
      </w:tr>
      <w:tr w:rsidR="00756AD1" w:rsidRPr="002147FC" w:rsidTr="00490341">
        <w:tc>
          <w:tcPr>
            <w:tcW w:w="1555" w:type="dxa"/>
          </w:tcPr>
          <w:p w:rsidR="00756AD1" w:rsidRPr="00E44448" w:rsidRDefault="00E44448" w:rsidP="00E925D7">
            <w:pPr>
              <w:pStyle w:val="Corpodetexto"/>
              <w:ind w:firstLine="0"/>
            </w:pPr>
            <w:r>
              <w:t xml:space="preserve">Importação de </w:t>
            </w:r>
            <w:r w:rsidR="00E925D7">
              <w:t>dados</w:t>
            </w:r>
          </w:p>
        </w:tc>
        <w:tc>
          <w:tcPr>
            <w:tcW w:w="1984" w:type="dxa"/>
            <w:gridSpan w:val="2"/>
          </w:tcPr>
          <w:p w:rsidR="00756AD1" w:rsidRPr="00761FEF" w:rsidRDefault="00761FEF" w:rsidP="00455823">
            <w:pPr>
              <w:pStyle w:val="Corpodetexto"/>
              <w:ind w:firstLine="0"/>
              <w:rPr>
                <w:lang w:val="en-GB"/>
              </w:rPr>
            </w:pPr>
            <w:r w:rsidRPr="00761FEF">
              <w:rPr>
                <w:lang w:val="en-GB"/>
              </w:rPr>
              <w:t>JDBC, CSV, XML, Tika</w:t>
            </w:r>
            <w:r w:rsidR="00C1036D">
              <w:rPr>
                <w:lang w:val="en-GB"/>
              </w:rPr>
              <w:t xml:space="preserve"> </w:t>
            </w:r>
            <w:r w:rsidR="00C1036D">
              <w:rPr>
                <w:lang w:val="en-GB"/>
              </w:rPr>
              <w:fldChar w:fldCharType="begin"/>
            </w:r>
            <w:r w:rsidR="00455823">
              <w:rPr>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455823">
              <w:rPr>
                <w:noProof/>
                <w:lang w:val="en-GB"/>
              </w:rPr>
              <w:t>[18]</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Corpodetexto"/>
              <w:ind w:firstLine="0"/>
              <w:rPr>
                <w:lang w:val="en-GB"/>
              </w:rPr>
            </w:pPr>
            <w:r w:rsidRPr="00761FEF">
              <w:rPr>
                <w:lang w:val="en-GB"/>
              </w:rPr>
              <w:t>Amazon SQS, CouchDB, Dropbox, DynamoDB, FileSystem, Git, GitHub, Hazelcast, JDBC, JMS, Kafka, LDAP, MongoDB, neo4j, OAI, RabbitMQ, Redis, RS</w:t>
            </w:r>
            <w:r>
              <w:rPr>
                <w:lang w:val="en-GB"/>
              </w:rPr>
              <w:t xml:space="preserve">S, Sofa, Solr, St9, Subversion, </w:t>
            </w:r>
            <w:r w:rsidRPr="00761FEF">
              <w:rPr>
                <w:lang w:val="en-GB"/>
              </w:rPr>
              <w:t>Twitter, Wikipedia</w:t>
            </w:r>
          </w:p>
        </w:tc>
        <w:tc>
          <w:tcPr>
            <w:tcW w:w="2119" w:type="dxa"/>
          </w:tcPr>
          <w:p w:rsidR="00756AD1" w:rsidRPr="00761FEF" w:rsidRDefault="00F30B6D" w:rsidP="007130D2">
            <w:pPr>
              <w:pStyle w:val="Corpodetexto"/>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Corpodetexto"/>
              <w:ind w:firstLine="0"/>
            </w:pPr>
            <w:r>
              <w:t>Tempo Real</w:t>
            </w:r>
          </w:p>
        </w:tc>
        <w:tc>
          <w:tcPr>
            <w:tcW w:w="1984" w:type="dxa"/>
            <w:gridSpan w:val="2"/>
          </w:tcPr>
          <w:p w:rsidR="008014DF" w:rsidRPr="00761FEF" w:rsidRDefault="008014DF" w:rsidP="00333DE6">
            <w:pPr>
              <w:pStyle w:val="Corpodetexto"/>
              <w:numPr>
                <w:ilvl w:val="0"/>
                <w:numId w:val="35"/>
              </w:numPr>
              <w:jc w:val="center"/>
              <w:rPr>
                <w:lang w:val="en-GB"/>
              </w:rPr>
            </w:pPr>
          </w:p>
        </w:tc>
        <w:tc>
          <w:tcPr>
            <w:tcW w:w="2835" w:type="dxa"/>
            <w:gridSpan w:val="2"/>
          </w:tcPr>
          <w:p w:rsidR="008014DF" w:rsidRPr="00761FEF" w:rsidRDefault="008014DF" w:rsidP="00333DE6">
            <w:pPr>
              <w:pStyle w:val="Corpodetexto"/>
              <w:numPr>
                <w:ilvl w:val="0"/>
                <w:numId w:val="35"/>
              </w:numPr>
              <w:jc w:val="center"/>
              <w:rPr>
                <w:lang w:val="en-GB"/>
              </w:rPr>
            </w:pPr>
          </w:p>
        </w:tc>
        <w:tc>
          <w:tcPr>
            <w:tcW w:w="2119" w:type="dxa"/>
          </w:tcPr>
          <w:p w:rsidR="008014DF" w:rsidRPr="00761FEF" w:rsidRDefault="008014DF" w:rsidP="00333DE6">
            <w:pPr>
              <w:pStyle w:val="Corpodetexto"/>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Corpodetexto"/>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Corpodetexto"/>
              <w:keepNext/>
              <w:ind w:firstLine="0"/>
            </w:pPr>
          </w:p>
        </w:tc>
        <w:tc>
          <w:tcPr>
            <w:tcW w:w="1980" w:type="dxa"/>
            <w:gridSpan w:val="2"/>
          </w:tcPr>
          <w:p w:rsidR="0005733F" w:rsidRDefault="00DA34DD" w:rsidP="00756AD1">
            <w:pPr>
              <w:pStyle w:val="Corpodetexto"/>
              <w:keepNext/>
              <w:ind w:firstLine="0"/>
            </w:pPr>
            <w:r w:rsidRPr="00141878">
              <w:rPr>
                <w:i/>
              </w:rPr>
              <w:t>Apache License</w:t>
            </w:r>
            <w:r w:rsidRPr="00DA34DD">
              <w:t xml:space="preserve"> 2.0</w:t>
            </w:r>
          </w:p>
        </w:tc>
        <w:tc>
          <w:tcPr>
            <w:tcW w:w="2819" w:type="dxa"/>
          </w:tcPr>
          <w:p w:rsidR="0005733F" w:rsidRDefault="00DA34DD" w:rsidP="00756AD1">
            <w:pPr>
              <w:pStyle w:val="Corpodetexto"/>
              <w:keepNext/>
              <w:ind w:firstLine="0"/>
            </w:pPr>
            <w:r w:rsidRPr="00141878">
              <w:rPr>
                <w:i/>
              </w:rPr>
              <w:t>Apache License</w:t>
            </w:r>
            <w:r w:rsidRPr="00DA34DD">
              <w:t xml:space="preserve"> 2.0</w:t>
            </w:r>
          </w:p>
        </w:tc>
        <w:tc>
          <w:tcPr>
            <w:tcW w:w="2119" w:type="dxa"/>
          </w:tcPr>
          <w:p w:rsidR="0005733F" w:rsidRDefault="00A15AA1" w:rsidP="00A15AA1">
            <w:pPr>
              <w:pStyle w:val="Corpodetexto"/>
              <w:keepNext/>
              <w:ind w:firstLine="0"/>
            </w:pPr>
            <w:r w:rsidRPr="00A15AA1">
              <w:t xml:space="preserve">GPLv2 </w:t>
            </w:r>
            <w:r>
              <w:t>e comercial</w:t>
            </w:r>
          </w:p>
        </w:tc>
      </w:tr>
    </w:tbl>
    <w:p w:rsidR="007130D2" w:rsidRPr="007130D2" w:rsidRDefault="00756AD1" w:rsidP="00705137">
      <w:pPr>
        <w:pStyle w:val="Legenda"/>
        <w:jc w:val="center"/>
      </w:pPr>
      <w:bookmarkStart w:id="29" w:name="_Toc454358058"/>
      <w:r>
        <w:t xml:space="preserve">Tabela </w:t>
      </w:r>
      <w:fldSimple w:instr=" SEQ Tabela \* ARABIC ">
        <w:r w:rsidR="00F14DFD">
          <w:rPr>
            <w:noProof/>
          </w:rPr>
          <w:t>1</w:t>
        </w:r>
      </w:fldSimple>
      <w:r>
        <w:t xml:space="preserve"> - </w:t>
      </w:r>
      <w:r w:rsidRPr="00F0075D">
        <w:t>Comparação entre SOLR, ElasticSearch e Sphinx Search</w:t>
      </w:r>
      <w:bookmarkEnd w:id="29"/>
    </w:p>
    <w:p w:rsidR="00674CE8" w:rsidRDefault="00674CE8" w:rsidP="00D61E2A">
      <w:pPr>
        <w:pStyle w:val="Corpodetexto"/>
      </w:pPr>
    </w:p>
    <w:p w:rsidR="00216C6D" w:rsidRDefault="00411D35" w:rsidP="00141878">
      <w:pPr>
        <w:pStyle w:val="Corpodetexto"/>
      </w:pPr>
      <w:r w:rsidRPr="00411D35">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r w:rsidR="00141878" w:rsidRPr="00141878">
        <w:rPr>
          <w:i/>
        </w:rPr>
        <w:t>Sphinx Search</w:t>
      </w:r>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61312" behindDoc="0" locked="0" layoutInCell="1" allowOverlap="1" wp14:anchorId="09529FC5" wp14:editId="41C7ED95">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4"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2147FC" w:rsidRPr="007F7F22" w:rsidRDefault="002147FC" w:rsidP="001B13DC">
                              <w:pPr>
                                <w:pStyle w:val="Legenda"/>
                                <w:rPr>
                                  <w:noProof/>
                                </w:rPr>
                              </w:pPr>
                              <w:bookmarkStart w:id="30" w:name="_Toc454358048"/>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5"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9529FC5" id="Grupo 21" o:spid="_x0000_s1035" style="position:absolute;left:0;text-align:left;margin-left:0;margin-top:.5pt;width:415.85pt;height:134pt;z-index:251661312;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46" o:title="" croptop="8019f" cropbottom="40451f" cropleft="20116f" cropright="7499f"/>
                  <v:path arrowok="t"/>
                </v:shape>
                <v:shape id="Caixa de texto 5" o:spid="_x0000_s1037"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2147FC" w:rsidRPr="007F7F22" w:rsidRDefault="002147FC" w:rsidP="001B13DC">
                        <w:pPr>
                          <w:pStyle w:val="Legenda"/>
                          <w:rPr>
                            <w:noProof/>
                          </w:rPr>
                        </w:pPr>
                        <w:bookmarkStart w:id="31" w:name="_Toc454358048"/>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47"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alguns autores </w:t>
      </w:r>
      <w:r w:rsidR="006C6FD5" w:rsidRPr="00C8229A">
        <w:rPr>
          <w:lang w:val="en-US"/>
        </w:rPr>
        <w:t xml:space="preserve">tanto uma </w:t>
      </w:r>
      <w:r w:rsidR="000F0B86" w:rsidRPr="00C8229A">
        <w:rPr>
          <w:lang w:val="en-US"/>
        </w:rPr>
        <w:t>como outra</w:t>
      </w:r>
      <w:r w:rsidR="003615B7" w:rsidRPr="00C8229A">
        <w:rPr>
          <w:lang w:val="en-US"/>
        </w:rPr>
        <w:t xml:space="preserve"> merecem atenção</w:t>
      </w:r>
      <w:r w:rsidR="00FB3CB4" w:rsidRPr="00ED3E65">
        <w:rPr>
          <w:lang w:val="en-GB"/>
        </w:rPr>
        <w:t>:</w:t>
      </w:r>
    </w:p>
    <w:p w:rsidR="007736AE" w:rsidRPr="000C67ED" w:rsidRDefault="00D61E2A" w:rsidP="00FB2033">
      <w:pPr>
        <w:pStyle w:val="Corpodetexto"/>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ferramenta relativamente recente esta carece de algum conteúdo. Já a do </w:t>
      </w:r>
      <w:r w:rsidRPr="003958EF">
        <w:rPr>
          <w:i/>
        </w:rPr>
        <w:t>Solr</w:t>
      </w:r>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2" w:name="_Toc454265975"/>
      <w:r>
        <w:t>Classificação</w:t>
      </w:r>
      <w:bookmarkEnd w:id="32"/>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3" w:name="_Toc454265976"/>
      <w:r>
        <w:t>Relações Hierárquicas</w:t>
      </w:r>
      <w:bookmarkEnd w:id="33"/>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dividida em:</w:t>
      </w:r>
    </w:p>
    <w:p w:rsidR="00523438" w:rsidRDefault="003A2249" w:rsidP="00523438">
      <w:pPr>
        <w:pStyle w:val="Corpodetexto"/>
        <w:numPr>
          <w:ilvl w:val="0"/>
          <w:numId w:val="38"/>
        </w:numPr>
      </w:pPr>
      <w:r>
        <w:t>Classificação mono-hierárquica</w:t>
      </w:r>
      <w:r w:rsidR="008E4A23">
        <w:t>: um conceito só pode ter um pai na hierarquia;</w:t>
      </w:r>
    </w:p>
    <w:p w:rsidR="00523438" w:rsidRPr="009B6D1E" w:rsidRDefault="003A2249" w:rsidP="00523438">
      <w:pPr>
        <w:pStyle w:val="Corpodetexto"/>
        <w:numPr>
          <w:ilvl w:val="0"/>
          <w:numId w:val="38"/>
        </w:numPr>
      </w:pPr>
      <w:r>
        <w:t>Classificação poly-hierárquica</w:t>
      </w:r>
      <w:r w:rsidR="008E4A23">
        <w:t>: um conceito pode ter vários pais na hierarquia.</w:t>
      </w:r>
    </w:p>
    <w:p w:rsidR="009B6D1E" w:rsidRDefault="001D7CC5" w:rsidP="00B404AA">
      <w:pPr>
        <w:pStyle w:val="Corpodetexto"/>
      </w:pPr>
      <w:r>
        <w:t>Sendo assim, os autores referem ainda que uma mono-hierarquia não é suficiente para aplicações complexas, no entanto, as poly-hierarquias tendem a ser demasiado volumosas e redundantes não sendo, por isso, muitas vezes utilizadas.</w:t>
      </w:r>
      <w:r w:rsidR="0093057F">
        <w:t xml:space="preserve"> Para resolver tal problema os autores chegam à </w:t>
      </w:r>
      <w:r w:rsidR="008316BE">
        <w:t>conclusão que a poly-hierárquia</w:t>
      </w:r>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Several disjoint monohierarchic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Cabealho3"/>
      </w:pPr>
      <w:bookmarkStart w:id="34" w:name="_Toc454265977"/>
      <w:r>
        <w:t>UMLS</w:t>
      </w:r>
      <w:bookmarkEnd w:id="34"/>
    </w:p>
    <w:p w:rsidR="00D3598C" w:rsidRDefault="008E6408" w:rsidP="00D3598C">
      <w:pPr>
        <w:pStyle w:val="Corpodetexto"/>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Corpodetexto"/>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Lexicon and Lexical Tools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63360" behindDoc="0" locked="0" layoutInCell="1" allowOverlap="1" wp14:anchorId="2DF23CA1" wp14:editId="410CBB9D">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8"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2147FC" w:rsidRPr="002B2B35" w:rsidRDefault="002147FC" w:rsidP="00607251">
                              <w:pPr>
                                <w:pStyle w:val="Legenda"/>
                                <w:jc w:val="center"/>
                                <w:rPr>
                                  <w:noProof/>
                                </w:rPr>
                              </w:pPr>
                              <w:bookmarkStart w:id="35" w:name="_Toc454358049"/>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23CA1" id="Grupo 16" o:spid="_x0000_s1039" style="position:absolute;left:0;text-align:left;margin-left:0;margin-top:23.2pt;width:437.05pt;height:331.25pt;z-index:251663360"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49" o:title="" croptop="9870f" cropbottom="13927f" cropleft="16071f" cropright="15014f"/>
                  <v:path arrowok="t"/>
                </v:shape>
                <v:shape id="Caixa de texto 15" o:spid="_x0000_s1041"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2147FC" w:rsidRPr="002B2B35" w:rsidRDefault="002147FC" w:rsidP="00607251">
                        <w:pPr>
                          <w:pStyle w:val="Legenda"/>
                          <w:jc w:val="center"/>
                          <w:rPr>
                            <w:noProof/>
                          </w:rPr>
                        </w:pPr>
                        <w:bookmarkStart w:id="36" w:name="_Toc454358049"/>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Legenda"/>
        <w:jc w:val="center"/>
        <w:rPr>
          <w:noProof/>
        </w:rPr>
      </w:pPr>
      <w:bookmarkStart w:id="37" w:name="_Toc454358059"/>
      <w:r>
        <w:t xml:space="preserve">Tabela </w:t>
      </w:r>
      <w:fldSimple w:instr=" SEQ Tabela \* ARABIC ">
        <w:r w:rsidR="00F14DFD">
          <w:rPr>
            <w:noProof/>
          </w:rPr>
          <w:t>2</w:t>
        </w:r>
      </w:fldSimple>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7"/>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t xml:space="preserve">. </w:t>
      </w:r>
      <w:r w:rsidR="004B7D38">
        <w:t>Em Portugal a sua codificação sistemática dos episódios de internamento iniciou-se em 1989.</w:t>
      </w:r>
    </w:p>
    <w:p w:rsidR="00DB1976" w:rsidRDefault="006C124F" w:rsidP="003D4A78">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r w:rsidR="003D4A78">
        <w:t xml:space="preserve"> </w:t>
      </w:r>
    </w:p>
    <w:p w:rsidR="006C3815" w:rsidRPr="00170250" w:rsidRDefault="00170250" w:rsidP="00170250">
      <w:pPr>
        <w:pStyle w:val="Cabealho4"/>
      </w:pPr>
      <w:r>
        <w:t>MeSH</w:t>
      </w:r>
    </w:p>
    <w:p w:rsidR="006C3815" w:rsidRDefault="006D0F05" w:rsidP="005A16A6">
      <w:r>
        <w:rPr>
          <w:noProof/>
          <w:lang w:eastAsia="pt-PT"/>
        </w:rPr>
        <mc:AlternateContent>
          <mc:Choice Requires="wpg">
            <w:drawing>
              <wp:anchor distT="0" distB="0" distL="114300" distR="114300" simplePos="0" relativeHeight="251667456" behindDoc="0" locked="0" layoutInCell="1" allowOverlap="1" wp14:anchorId="208648AF" wp14:editId="5A9F2276">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50">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2147FC" w:rsidRPr="00092340" w:rsidRDefault="002147FC" w:rsidP="008F32A4">
                              <w:pPr>
                                <w:pStyle w:val="Legenda"/>
                                <w:jc w:val="center"/>
                                <w:rPr>
                                  <w:noProof/>
                                </w:rPr>
                              </w:pPr>
                              <w:bookmarkStart w:id="38" w:name="_Toc454358050"/>
                              <w:r>
                                <w:t xml:space="preserve">Figura </w:t>
                              </w:r>
                              <w:fldSimple w:instr=" SEQ Figura \* ARABIC ">
                                <w:r>
                                  <w:rPr>
                                    <w:noProof/>
                                  </w:rPr>
                                  <w:t>6</w:t>
                                </w:r>
                              </w:fldSimple>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08648AF" id="Grupo 18" o:spid="_x0000_s1042" style="position:absolute;left:0;text-align:left;margin-left:62.7pt;margin-top:40.55pt;width:297pt;height:281.75pt;z-index:251667456;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JzTrmT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3"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51" o:title="" croptop="16449f" cropbottom="14132f" cropleft="11099f" cropright="31662f"/>
                  <v:path arrowok="t"/>
                </v:shape>
                <v:shape id="Caixa de texto 14" o:spid="_x0000_s1044"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2147FC" w:rsidRPr="00092340" w:rsidRDefault="002147FC" w:rsidP="008F32A4">
                        <w:pPr>
                          <w:pStyle w:val="Legenda"/>
                          <w:jc w:val="center"/>
                          <w:rPr>
                            <w:noProof/>
                          </w:rPr>
                        </w:pPr>
                        <w:bookmarkStart w:id="39" w:name="_Toc454358050"/>
                        <w:r>
                          <w:t xml:space="preserve">Figura </w:t>
                        </w:r>
                        <w:fldSimple w:instr=" SEQ Figura \* ARABIC ">
                          <w:r>
                            <w:rPr>
                              <w:noProof/>
                            </w:rPr>
                            <w:t>6</w:t>
                          </w:r>
                        </w:fldSimple>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0" w:name="_Toc454265978"/>
      <w:r>
        <w:lastRenderedPageBreak/>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Utah T</w:t>
      </w:r>
      <w:r w:rsidR="00BC4747" w:rsidRPr="003D0F9C">
        <w:rPr>
          <w:i/>
        </w:rPr>
        <w:t>ogether</w:t>
      </w:r>
      <w:r w:rsidR="00BC4747">
        <w:t xml:space="preserve"> juntamente com a Corporação </w:t>
      </w:r>
      <w:r w:rsidR="00BC4747" w:rsidRPr="003D0F9C">
        <w:rPr>
          <w:i/>
        </w:rPr>
        <w:t>3M</w:t>
      </w:r>
      <w:r w:rsidR="00BC4747">
        <w:t xml:space="preserve"> des</w:t>
      </w:r>
      <w:r>
        <w:t>envolveram um dos primeiros EHR</w:t>
      </w:r>
      <w:r w:rsidR="00BC4747">
        <w:t xml:space="preserve"> (</w:t>
      </w:r>
      <w:r w:rsidR="00BC4747" w:rsidRPr="003D0F9C">
        <w:rPr>
          <w:i/>
        </w:rPr>
        <w:t>Health Evaluation through Logical Processing - HELP</w:t>
      </w:r>
      <w:r w:rsidR="00BC4747">
        <w:t>). Ao longo dos anos foram desenvolvidas várias out</w:t>
      </w:r>
      <w:r w:rsidR="00401CF3">
        <w:t>ras ferramentas nesta área como, por exemplo, o</w:t>
      </w:r>
      <w:r w:rsidR="0028059E">
        <w:t xml:space="preserve"> </w:t>
      </w:r>
      <w:r w:rsidR="0028059E" w:rsidRPr="0028059E">
        <w:rPr>
          <w:i/>
        </w:rPr>
        <w:t>EHRserve</w:t>
      </w:r>
      <w:r w:rsidR="00715146">
        <w:rPr>
          <w:i/>
        </w:rPr>
        <w:t>r</w:t>
      </w:r>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r w:rsidRPr="003D0F9C">
        <w:rPr>
          <w:b/>
        </w:rPr>
        <w:t>Template</w:t>
      </w:r>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TabeladeLista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Fold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omposition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Section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ntrie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lement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Data values</w:t>
            </w:r>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Legenda"/>
        <w:jc w:val="center"/>
      </w:pPr>
      <w:bookmarkStart w:id="41" w:name="_Toc454358060"/>
      <w:r>
        <w:t xml:space="preserve">Tabela </w:t>
      </w:r>
      <w:fldSimple w:instr=" SEQ Tabela \* ARABIC ">
        <w:r w:rsidR="00F14DFD">
          <w:rPr>
            <w:noProof/>
          </w:rPr>
          <w:t>3</w:t>
        </w:r>
      </w:fldSimple>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41"/>
      <w:r w:rsidR="00A25B05">
        <w:fldChar w:fldCharType="end"/>
      </w:r>
    </w:p>
    <w:p w:rsidR="008F49FD" w:rsidRDefault="008F49FD" w:rsidP="00BC4747"/>
    <w:p w:rsidR="00046DF8" w:rsidRDefault="006D2B15" w:rsidP="006D2B15">
      <w:r>
        <w:lastRenderedPageBreak/>
        <w:t xml:space="preserve">Uma das </w:t>
      </w:r>
      <w:r w:rsidR="007F2D01">
        <w:t>principais vantagens</w:t>
      </w:r>
      <w:r>
        <w:t xml:space="preserve"> na utilização desta </w:t>
      </w:r>
      <w:r w:rsidR="003B618B">
        <w:t>norma</w:t>
      </w:r>
      <w:r>
        <w:t xml:space="preserve"> é o fato de os utilizadores poderem alterar os arquétipos e </w:t>
      </w:r>
      <w:r w:rsidRPr="00EF1AA7">
        <w:rPr>
          <w:i/>
        </w:rPr>
        <w:t>templates</w:t>
      </w:r>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r w:rsidR="003B618B" w:rsidRPr="007F2D01">
        <w:rPr>
          <w:i/>
        </w:rPr>
        <w:t>template</w:t>
      </w:r>
      <w:r w:rsidR="003B618B">
        <w:t xml:space="preserve"> para receber os seus dados</w:t>
      </w:r>
      <w:r>
        <w:t xml:space="preserve">). </w:t>
      </w:r>
    </w:p>
    <w:p w:rsidR="006D2B15" w:rsidRDefault="00046DF8" w:rsidP="00C1055A">
      <w:r>
        <w:t xml:space="preserve">Neste contexto surge o </w:t>
      </w:r>
      <w:r w:rsidRPr="00704EEC">
        <w:rPr>
          <w:i/>
        </w:rPr>
        <w:t>openEHR</w:t>
      </w:r>
      <w:r>
        <w:t xml:space="preserve">, que é uma comunidade virtual que trabalha no sentido de tornar os documentos físicos em documentos eletrónicos seguindo a norma EHR, criando arquétipos e </w:t>
      </w:r>
      <w:r w:rsidRPr="00046DF8">
        <w:rPr>
          <w:i/>
        </w:rPr>
        <w:t>templates</w:t>
      </w:r>
      <w:r>
        <w:t>.</w:t>
      </w:r>
      <w:r w:rsidR="005728ED">
        <w:t xml:space="preserve"> Este tem definidos uma séria de padrões que seguem a especificação do EHR. Assim sendo, na imagem seguinte estão presentes os atores envolvidos no </w:t>
      </w:r>
      <w:r w:rsidR="005728ED" w:rsidRPr="00704EEC">
        <w:rPr>
          <w:i/>
        </w:rPr>
        <w:t>openEHR</w:t>
      </w:r>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78720" behindDoc="0" locked="0" layoutInCell="1" allowOverlap="1" wp14:anchorId="25F9EE3F" wp14:editId="0035B784">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2147FC" w:rsidRPr="00522E1F" w:rsidRDefault="002147FC" w:rsidP="006D2B15">
                            <w:pPr>
                              <w:pStyle w:val="Legenda"/>
                              <w:jc w:val="center"/>
                            </w:pPr>
                            <w:bookmarkStart w:id="42" w:name="_Toc454358051"/>
                            <w:r>
                              <w:t xml:space="preserve">Figura </w:t>
                            </w:r>
                            <w:fldSimple w:instr=" SEQ Figura \* ARABIC ">
                              <w:r>
                                <w:rPr>
                                  <w:noProof/>
                                </w:rPr>
                                <w:t>7</w:t>
                              </w:r>
                            </w:fldSimple>
                            <w:r>
                              <w:t xml:space="preserve"> - Atores envolvidos no </w:t>
                            </w:r>
                            <w:r w:rsidRPr="00704EEC">
                              <w:rPr>
                                <w:i/>
                              </w:rPr>
                              <w:t>openEHR</w:t>
                            </w:r>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F9EE3F" id="Text Box 25" o:spid="_x0000_s1045" type="#_x0000_t202" style="position:absolute;left:0;text-align:left;margin-left:49.9pt;margin-top:228.75pt;width:324.5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2147FC" w:rsidRPr="00522E1F" w:rsidRDefault="002147FC" w:rsidP="006D2B15">
                      <w:pPr>
                        <w:pStyle w:val="Legenda"/>
                        <w:jc w:val="center"/>
                      </w:pPr>
                      <w:bookmarkStart w:id="43" w:name="_Toc454358051"/>
                      <w:r>
                        <w:t xml:space="preserve">Figura </w:t>
                      </w:r>
                      <w:fldSimple w:instr=" SEQ Figura \* ARABIC ">
                        <w:r>
                          <w:rPr>
                            <w:noProof/>
                          </w:rPr>
                          <w:t>7</w:t>
                        </w:r>
                      </w:fldSimple>
                      <w:r>
                        <w:t xml:space="preserve"> - Atores envolvidos no </w:t>
                      </w:r>
                      <w:r w:rsidRPr="00704EEC">
                        <w:rPr>
                          <w:i/>
                        </w:rPr>
                        <w:t>openEHR</w:t>
                      </w:r>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v:textbox>
                <w10:wrap type="through"/>
              </v:shape>
            </w:pict>
          </mc:Fallback>
        </mc:AlternateContent>
      </w:r>
      <w:r w:rsidRPr="006D2B15">
        <w:rPr>
          <w:noProof/>
          <w:lang w:eastAsia="pt-PT"/>
        </w:rPr>
        <w:drawing>
          <wp:anchor distT="0" distB="0" distL="114300" distR="114300" simplePos="0" relativeHeight="251676672" behindDoc="0" locked="0" layoutInCell="1" allowOverlap="1" wp14:anchorId="27CDE127" wp14:editId="2043505D">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r w:rsidR="00C1055A" w:rsidRPr="00E72064">
        <w:rPr>
          <w:i/>
        </w:rPr>
        <w:t>EHRServer</w:t>
      </w:r>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Pr>
          <w:i/>
          <w:noProof/>
        </w:rPr>
        <w:t>[25]</w:t>
      </w:r>
      <w:r w:rsidR="00715146">
        <w:rPr>
          <w:i/>
        </w:rPr>
        <w:fldChar w:fldCharType="end"/>
      </w:r>
      <w:r w:rsidR="00C1055A">
        <w:t>.</w:t>
      </w:r>
      <w:r w:rsidR="009374AF">
        <w:t xml:space="preserve"> Este consiste num repositório de informação clínica gratuito que segue uma arquitetura orientada a serviços (REST API) e é compatível com o padrão do </w:t>
      </w:r>
      <w:r w:rsidR="009374AF" w:rsidRPr="009374AF">
        <w:rPr>
          <w:i/>
        </w:rPr>
        <w:t>ope</w:t>
      </w:r>
      <w:r w:rsidR="00715146">
        <w:rPr>
          <w:i/>
        </w:rPr>
        <w:t>n</w:t>
      </w:r>
      <w:r w:rsidR="009374AF" w:rsidRPr="009374AF">
        <w:rPr>
          <w:i/>
        </w:rPr>
        <w:t>EHR</w:t>
      </w:r>
      <w:r w:rsidR="00715146" w:rsidRPr="00715146">
        <w:t>.</w:t>
      </w:r>
      <w:r w:rsidR="00715146">
        <w:t xml:space="preserve"> </w:t>
      </w:r>
      <w:r w:rsidR="009374AF">
        <w:t xml:space="preserve">Com a REST API, o </w:t>
      </w:r>
      <w:r w:rsidR="009374AF" w:rsidRPr="0039549C">
        <w:rPr>
          <w:i/>
        </w:rPr>
        <w:t>EHRServer</w:t>
      </w:r>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r w:rsidR="009374AF" w:rsidRPr="0039549C">
        <w:rPr>
          <w:i/>
        </w:rPr>
        <w:t>queries</w:t>
      </w:r>
      <w:r w:rsidR="009374AF">
        <w:t xml:space="preserve"> de forma simples através da interface do utilizador, com o </w:t>
      </w:r>
      <w:r w:rsidR="009374AF" w:rsidRPr="0039549C">
        <w:rPr>
          <w:i/>
        </w:rPr>
        <w:t>EHRServer Query Builder</w:t>
      </w:r>
      <w:r w:rsidR="009374AF">
        <w:t xml:space="preserve">. </w:t>
      </w:r>
      <w:r w:rsidR="009374AF" w:rsidRPr="007D16FF">
        <w:t xml:space="preserve">Além disto, como é </w:t>
      </w:r>
      <w:r w:rsidR="009374AF" w:rsidRPr="007D16FF">
        <w:rPr>
          <w:i/>
        </w:rPr>
        <w:t xml:space="preserve">opensource </w:t>
      </w:r>
      <w:r w:rsidR="009374AF" w:rsidRPr="007D16FF">
        <w:t>é poss</w:t>
      </w:r>
      <w:r w:rsidR="009374AF">
        <w:t>ível adapta-lo às diferentes necessidades.</w:t>
      </w:r>
    </w:p>
    <w:p w:rsidR="009374AF" w:rsidRDefault="007552A5" w:rsidP="00BC4747">
      <w:r>
        <w:t>Em suma, o</w:t>
      </w:r>
      <w:r w:rsidR="009374AF">
        <w:t xml:space="preserve"> </w:t>
      </w:r>
      <w:r w:rsidR="009374AF" w:rsidRPr="00F01AF7">
        <w:rPr>
          <w:i/>
        </w:rPr>
        <w:t>EHRServer</w:t>
      </w:r>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44" w:name="_Toc454265979"/>
      <w:r w:rsidRPr="007B53B3">
        <w:lastRenderedPageBreak/>
        <w:t>Resumo</w:t>
      </w:r>
      <w:bookmarkEnd w:id="19"/>
      <w:bookmarkEnd w:id="44"/>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 ICD-9 e MeSH.</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3"/>
          <w:headerReference w:type="default" r:id="rId54"/>
          <w:footerReference w:type="even" r:id="rId55"/>
          <w:footerReference w:type="default" r:id="rId56"/>
          <w:headerReference w:type="first" r:id="rId57"/>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5" w:name="_Toc454265980"/>
      <w:r>
        <w:t>Solução</w:t>
      </w:r>
      <w:bookmarkEnd w:id="45"/>
    </w:p>
    <w:p w:rsidR="00B6346D" w:rsidRDefault="00B6346D" w:rsidP="00B6346D">
      <w:pPr>
        <w:pStyle w:val="Corpodetexto"/>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r w:rsidRPr="00D56980">
        <w:rPr>
          <w:i/>
        </w:rPr>
        <w:t>Sorl</w:t>
      </w:r>
      <w:r>
        <w:t xml:space="preserve">, e como solução para uniformizar a informação, o </w:t>
      </w:r>
      <w:r w:rsidRPr="00D56980">
        <w:rPr>
          <w:i/>
        </w:rPr>
        <w:t>EHRServer</w:t>
      </w:r>
      <w:r>
        <w:t xml:space="preserve">, a arquitetura apresentada a seguir foi construída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6" w:name="_Toc454265981"/>
      <w:r>
        <w:t>Arquitetura</w:t>
      </w:r>
      <w:bookmarkEnd w:id="46"/>
    </w:p>
    <w:p w:rsidR="006D67B2" w:rsidRPr="00CD44A2" w:rsidRDefault="001C7D42" w:rsidP="001C7D42">
      <w:pPr>
        <w:pStyle w:val="Corpodetexto"/>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Corpodetexto"/>
      </w:pPr>
      <w:r>
        <w:rPr>
          <w:noProof/>
          <w:lang w:eastAsia="pt-PT"/>
        </w:rPr>
        <mc:AlternateContent>
          <mc:Choice Requires="wpg">
            <w:drawing>
              <wp:anchor distT="0" distB="0" distL="114300" distR="114300" simplePos="0" relativeHeight="251686912" behindDoc="0" locked="0" layoutInCell="1" allowOverlap="1" wp14:anchorId="516ED4AE" wp14:editId="23E1E956">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8">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2147FC" w:rsidRPr="006065DF" w:rsidRDefault="002147FC" w:rsidP="00CD44A2">
                              <w:pPr>
                                <w:pStyle w:val="Legenda"/>
                                <w:jc w:val="center"/>
                                <w:rPr>
                                  <w:noProof/>
                                </w:rPr>
                              </w:pPr>
                              <w:bookmarkStart w:id="47" w:name="_Toc454358052"/>
                              <w:r>
                                <w:t xml:space="preserve">Figura </w:t>
                              </w:r>
                              <w:fldSimple w:instr=" SEQ Figura \* ARABIC ">
                                <w:r>
                                  <w:rPr>
                                    <w:noProof/>
                                  </w:rPr>
                                  <w:t>8</w:t>
                                </w:r>
                              </w:fldSimple>
                              <w:r>
                                <w:t xml:space="preserve"> - Estrutura da aplicação cliente/servidor</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6ED4AE" id="Group 37" o:spid="_x0000_s1046" style="position:absolute;left:0;text-align:left;margin-left:32.7pt;margin-top:.85pt;width:359.25pt;height:137.75pt;z-index:251686912"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">
                  <v:imagedata r:id="rId59" o:title="client-server" croptop="34880f" cropleft="15607f"/>
                  <v:path arrowok="t"/>
                </v:shape>
                <v:shape id="Text Box 34" o:spid="_x0000_s1048" type="#_x0000_t202" style="position:absolute;top:13811;width:4562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2147FC" w:rsidRPr="006065DF" w:rsidRDefault="002147FC" w:rsidP="00CD44A2">
                        <w:pPr>
                          <w:pStyle w:val="Legenda"/>
                          <w:jc w:val="center"/>
                          <w:rPr>
                            <w:noProof/>
                          </w:rPr>
                        </w:pPr>
                        <w:bookmarkStart w:id="48" w:name="_Toc454358052"/>
                        <w:r>
                          <w:t xml:space="preserve">Figura </w:t>
                        </w:r>
                        <w:fldSimple w:instr=" SEQ Figura \* ARABIC ">
                          <w:r>
                            <w:rPr>
                              <w:noProof/>
                            </w:rPr>
                            <w:t>8</w:t>
                          </w:r>
                        </w:fldSimple>
                        <w:r>
                          <w:t xml:space="preserve"> - Estrutura da aplicação cliente/servidor</w:t>
                        </w:r>
                        <w:bookmarkEnd w:id="48"/>
                      </w:p>
                    </w:txbxContent>
                  </v:textbox>
                </v:shape>
                <w10:wrap type="tight"/>
              </v:group>
            </w:pict>
          </mc:Fallback>
        </mc:AlternateContent>
      </w: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r w:rsidR="00B90FB8" w:rsidRPr="00B90FB8">
        <w:rPr>
          <w:i/>
        </w:rPr>
        <w:t>queries</w:t>
      </w:r>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714560" behindDoc="0" locked="0" layoutInCell="1" allowOverlap="1" wp14:anchorId="2CC13EB7" wp14:editId="0C8FCE59">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60">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2147FC" w:rsidRPr="00300DFD" w:rsidRDefault="002147FC" w:rsidP="006D4EB6">
                              <w:pPr>
                                <w:pStyle w:val="Legenda"/>
                                <w:jc w:val="center"/>
                                <w:rPr>
                                  <w:noProof/>
                                </w:rPr>
                              </w:pPr>
                              <w:bookmarkStart w:id="49" w:name="_Toc454358053"/>
                              <w:r>
                                <w:t xml:space="preserve">Figura </w:t>
                              </w:r>
                              <w:fldSimple w:instr=" SEQ Figura \* ARABIC ">
                                <w:r>
                                  <w:rPr>
                                    <w:noProof/>
                                  </w:rPr>
                                  <w:t>9</w:t>
                                </w:r>
                              </w:fldSimple>
                              <w:r>
                                <w:t xml:space="preserve"> - Arquitetura da soluçã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CC13EB7" id="Group 32" o:spid="_x0000_s1049" style="position:absolute;left:0;text-align:left;margin-left:0;margin-top:26.3pt;width:469.5pt;height:434.05pt;z-index:251714560;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61" o:title="structure" croptop="9288f" cropleft="10983f"/>
                  <v:path arrowok="t"/>
                </v:shape>
                <v:shape id="Text Box 31" o:spid="_x0000_s1051"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2147FC" w:rsidRPr="00300DFD" w:rsidRDefault="002147FC" w:rsidP="006D4EB6">
                        <w:pPr>
                          <w:pStyle w:val="Legenda"/>
                          <w:jc w:val="center"/>
                          <w:rPr>
                            <w:noProof/>
                          </w:rPr>
                        </w:pPr>
                        <w:bookmarkStart w:id="50" w:name="_Toc454358053"/>
                        <w:r>
                          <w:t xml:space="preserve">Figura </w:t>
                        </w:r>
                        <w:fldSimple w:instr=" SEQ Figura \* ARABIC ">
                          <w:r>
                            <w:rPr>
                              <w:noProof/>
                            </w:rPr>
                            <w:t>9</w:t>
                          </w:r>
                        </w:fldSimple>
                        <w:r>
                          <w:t xml:space="preserve"> - Arquitetura da solução</w:t>
                        </w:r>
                        <w:bookmarkEnd w:id="50"/>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51" w:name="_Toc454265982"/>
      <w:r>
        <w:lastRenderedPageBreak/>
        <w:t>B</w:t>
      </w:r>
      <w:r w:rsidR="000B6CE9">
        <w:t>D documentos Glintt</w:t>
      </w:r>
      <w:bookmarkEnd w:id="51"/>
    </w:p>
    <w:p w:rsidR="004D062E" w:rsidRDefault="00E959F4" w:rsidP="004D062E">
      <w:pPr>
        <w:pStyle w:val="Corpodetexto"/>
      </w:pPr>
      <w:r>
        <w:t xml:space="preserve">A base de dados </w:t>
      </w:r>
      <w:r w:rsidR="000B6CE9">
        <w:t xml:space="preserve">de documentos </w:t>
      </w:r>
      <w:r>
        <w:t>da Glintt</w:t>
      </w:r>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2" w:name="_Toc454265983"/>
      <w:r>
        <w:t>Módulo de Mapeamento</w:t>
      </w:r>
      <w:bookmarkEnd w:id="52"/>
    </w:p>
    <w:p w:rsidR="00B01E52" w:rsidRPr="004D062E" w:rsidRDefault="00B01E52" w:rsidP="009A689D">
      <w:pPr>
        <w:pStyle w:val="Corpodetexto"/>
      </w:pPr>
      <w:r>
        <w:t xml:space="preserve">Este módulo é responsável pelo mapeamento entre os dados </w:t>
      </w:r>
      <w:r w:rsidR="00E959F4">
        <w:t>da base de dados da Glintt</w:t>
      </w:r>
      <w:r>
        <w:t xml:space="preserve"> com as tabelas do EHR. </w:t>
      </w:r>
      <w:r w:rsidR="00C93AF9">
        <w:t xml:space="preserve">Usa os arquétipos e </w:t>
      </w:r>
      <w:r w:rsidR="00C93AF9" w:rsidRPr="00C93AF9">
        <w:rPr>
          <w:i/>
        </w:rPr>
        <w:t>templates</w:t>
      </w:r>
      <w:r w:rsidR="00C93AF9">
        <w:t xml:space="preserve"> para mapear corretamente os dados.</w:t>
      </w:r>
    </w:p>
    <w:p w:rsidR="00BB1D8F" w:rsidRDefault="00BB1D8F" w:rsidP="00BB1D8F">
      <w:pPr>
        <w:pStyle w:val="Cabealho3"/>
      </w:pPr>
      <w:bookmarkStart w:id="53" w:name="_Toc454265984"/>
      <w:r w:rsidRPr="00213817">
        <w:t>EHR</w:t>
      </w:r>
      <w:r w:rsidR="005D5BFD">
        <w:t xml:space="preserve"> (MySQL)</w:t>
      </w:r>
      <w:bookmarkEnd w:id="53"/>
    </w:p>
    <w:p w:rsidR="00AF50C7" w:rsidRDefault="004F58D4" w:rsidP="004D062E">
      <w:pPr>
        <w:pStyle w:val="Corpodetexto"/>
      </w:pPr>
      <w:r>
        <w:t xml:space="preserve">Como já referido na revisão bibliográfica, </w:t>
      </w:r>
      <w:r w:rsidRPr="004F58D4">
        <w:rPr>
          <w:i/>
        </w:rPr>
        <w:t>EHRServer</w:t>
      </w:r>
      <w:r>
        <w:t xml:space="preserve"> é um repositório de informação clínica que segue os padrões do </w:t>
      </w:r>
      <w:r w:rsidRPr="00AF50C7">
        <w:rPr>
          <w:i/>
        </w:rPr>
        <w:t>openEHR</w:t>
      </w:r>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r w:rsidR="005D5BFD" w:rsidRPr="00AE2932">
        <w:rPr>
          <w:i/>
        </w:rPr>
        <w:t>EHRServer</w:t>
      </w:r>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as atualizações e/ou inserções feitas na base de dados </w:t>
      </w:r>
      <w:r w:rsidR="00E959F4">
        <w:t>da Glintt</w:t>
      </w:r>
      <w:r w:rsidR="00AF50C7">
        <w:t>.</w:t>
      </w:r>
      <w:r w:rsidR="00583A19">
        <w:t xml:space="preserve"> </w:t>
      </w:r>
    </w:p>
    <w:p w:rsidR="00BB1D8F" w:rsidRDefault="009F718D" w:rsidP="00BB1D8F">
      <w:pPr>
        <w:pStyle w:val="Cabealho3"/>
      </w:pPr>
      <w:bookmarkStart w:id="54" w:name="_Toc454265985"/>
      <w:r>
        <w:t xml:space="preserve">Módulo de </w:t>
      </w:r>
      <w:r w:rsidR="00BB1D8F">
        <w:t>Indexação</w:t>
      </w:r>
      <w:bookmarkEnd w:id="54"/>
    </w:p>
    <w:p w:rsidR="004D062E" w:rsidRDefault="00191AD9" w:rsidP="004D062E">
      <w:pPr>
        <w:pStyle w:val="Corpodetexto"/>
      </w:pPr>
      <w:r>
        <w:t>Previamente, antes de se iniciar a indexação, são definidos, num esquema (</w:t>
      </w:r>
      <w:r w:rsidRPr="00191AD9">
        <w:rPr>
          <w:i/>
        </w:rPr>
        <w:t>schema</w:t>
      </w:r>
      <w:r>
        <w:t>), os parâmetros de indexação e de recolha da informação a ser indexada</w:t>
      </w:r>
      <w:r w:rsidR="002719ED">
        <w:t>. Uma vez concluída a construção</w:t>
      </w:r>
      <w:r w:rsidR="008E3289">
        <w:t xml:space="preserve"> deste esquema, com a ajuda do </w:t>
      </w:r>
      <w:r w:rsidR="008E3289" w:rsidRPr="008E3289">
        <w:rPr>
          <w:i/>
        </w:rPr>
        <w:t>S</w:t>
      </w:r>
      <w:r w:rsidR="002719ED" w:rsidRPr="008E3289">
        <w:rPr>
          <w:i/>
        </w:rPr>
        <w:t>olr</w:t>
      </w:r>
      <w:r w:rsidR="002719ED">
        <w:t>, procedesse à indexação propriamente dita. A</w:t>
      </w:r>
      <w:r w:rsidR="00B46506">
        <w:t>qui são indexados tanto dados da base de dados da Glintt</w:t>
      </w:r>
      <w:r w:rsidR="002719ED">
        <w:t xml:space="preserve">, como do </w:t>
      </w:r>
      <w:r w:rsidR="002719ED" w:rsidRPr="00B6420F">
        <w:rPr>
          <w:i/>
        </w:rPr>
        <w:t>EHRServer</w:t>
      </w:r>
      <w:r w:rsidR="00B456CF">
        <w:t xml:space="preserve">. </w:t>
      </w:r>
      <w:r w:rsidR="00B46506">
        <w:t>Da base de dados da Glintt</w:t>
      </w:r>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r w:rsidR="004B5DF4" w:rsidRPr="00B6420F">
        <w:rPr>
          <w:i/>
        </w:rPr>
        <w:t>EHRServer</w:t>
      </w:r>
      <w:r w:rsidR="004B5DF4">
        <w:t xml:space="preserve"> são indexados os dados demográficos dos pacientes.</w:t>
      </w:r>
    </w:p>
    <w:p w:rsidR="009F718D" w:rsidRDefault="009F718D" w:rsidP="009F718D">
      <w:pPr>
        <w:pStyle w:val="Cabealho3"/>
      </w:pPr>
      <w:bookmarkStart w:id="55" w:name="_Toc454265986"/>
      <w:r>
        <w:t>Índices</w:t>
      </w:r>
      <w:bookmarkEnd w:id="55"/>
    </w:p>
    <w:p w:rsidR="009F718D" w:rsidRPr="00D46A8F" w:rsidRDefault="00D46A8F" w:rsidP="009F718D">
      <w:pPr>
        <w:pStyle w:val="Corpodetexto"/>
      </w:pPr>
      <w:r w:rsidRPr="00D46A8F">
        <w:t xml:space="preserve">Os índices serão o alvo de todas as </w:t>
      </w:r>
      <w:r w:rsidRPr="00D46A8F">
        <w:rPr>
          <w:i/>
        </w:rPr>
        <w:t>queries</w:t>
      </w:r>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Glintt como no EHR</w:t>
      </w:r>
      <w:r>
        <w:t>.</w:t>
      </w:r>
    </w:p>
    <w:p w:rsidR="00BB1D8F" w:rsidRDefault="009F718D" w:rsidP="00BB1D8F">
      <w:pPr>
        <w:pStyle w:val="Cabealho3"/>
      </w:pPr>
      <w:bookmarkStart w:id="56" w:name="_Toc454265987"/>
      <w:r>
        <w:lastRenderedPageBreak/>
        <w:t xml:space="preserve">Módulo de </w:t>
      </w:r>
      <w:r w:rsidR="00BB1D8F">
        <w:t>Pesquisa</w:t>
      </w:r>
      <w:bookmarkEnd w:id="56"/>
    </w:p>
    <w:p w:rsidR="00D504D6" w:rsidRPr="00D504D6" w:rsidRDefault="00D504D6" w:rsidP="00D504D6">
      <w:pPr>
        <w:pStyle w:val="Corpodetexto"/>
      </w:pPr>
      <w:r>
        <w:t xml:space="preserve">Este módulo é responsável por receber </w:t>
      </w:r>
      <w:r w:rsidRPr="00EA77BD">
        <w:rPr>
          <w:i/>
        </w:rPr>
        <w:t>queries</w:t>
      </w:r>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Cabealho3"/>
      </w:pPr>
      <w:bookmarkStart w:id="57" w:name="_Toc454265988"/>
      <w:r>
        <w:t>Interface</w:t>
      </w:r>
      <w:bookmarkEnd w:id="57"/>
    </w:p>
    <w:p w:rsidR="00B6420F" w:rsidRDefault="00B6420F" w:rsidP="004D062E">
      <w:pPr>
        <w:pStyle w:val="Corpodetexto"/>
      </w:pPr>
      <w:r>
        <w:t>A solução em causa apresenta dois tipos de interface: interna, pertence à aplicação, e externa, vem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8" w:name="_Toc454265989"/>
      <w:r>
        <w:t>Diagrama de casos de uso</w:t>
      </w:r>
      <w:bookmarkEnd w:id="58"/>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4080" behindDoc="0" locked="0" layoutInCell="1" allowOverlap="1" wp14:anchorId="03EBD3F9" wp14:editId="092FAE4F">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2">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2147FC" w:rsidRPr="005F3882" w:rsidRDefault="002147FC" w:rsidP="00001777">
                              <w:pPr>
                                <w:pStyle w:val="Legenda"/>
                                <w:jc w:val="center"/>
                                <w:rPr>
                                  <w:noProof/>
                                </w:rPr>
                              </w:pPr>
                              <w:bookmarkStart w:id="59" w:name="_Toc454358054"/>
                              <w:r>
                                <w:t xml:space="preserve">Figura </w:t>
                              </w:r>
                              <w:fldSimple w:instr=" SEQ Figura \* ARABIC ">
                                <w:r>
                                  <w:rPr>
                                    <w:noProof/>
                                  </w:rPr>
                                  <w:t>10</w:t>
                                </w:r>
                              </w:fldSimple>
                              <w:r>
                                <w:t xml:space="preserve"> - Diagrama de casos de uso do utilizado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EBD3F9" id="Group 26" o:spid="_x0000_s1052" style="position:absolute;left:0;text-align:left;margin-left:0;margin-top:.8pt;width:320.85pt;height:351.35pt;z-index:251694080;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63" o:title="use_case" croptop="6040f" cropbottom="2192f" cropleft="18036f"/>
                  <v:path arrowok="t"/>
                </v:shape>
                <v:shape id="Text Box 6" o:spid="_x0000_s1054" type="#_x0000_t202" style="position:absolute;left:190;top:44005;width:391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2147FC" w:rsidRPr="005F3882" w:rsidRDefault="002147FC" w:rsidP="00001777">
                        <w:pPr>
                          <w:pStyle w:val="Legenda"/>
                          <w:jc w:val="center"/>
                          <w:rPr>
                            <w:noProof/>
                          </w:rPr>
                        </w:pPr>
                        <w:bookmarkStart w:id="60" w:name="_Toc454358054"/>
                        <w:r>
                          <w:t xml:space="preserve">Figura </w:t>
                        </w:r>
                        <w:fldSimple w:instr=" SEQ Figura \* ARABIC ">
                          <w:r>
                            <w:rPr>
                              <w:noProof/>
                            </w:rPr>
                            <w:t>10</w:t>
                          </w:r>
                        </w:fldSimple>
                        <w:r>
                          <w:t xml:space="preserve"> - Diagrama de casos de uso do utilizador</w:t>
                        </w:r>
                        <w:bookmarkEnd w:id="60"/>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61" w:name="_Toc454265990"/>
      <w:r>
        <w:t>Conclusões</w:t>
      </w:r>
      <w:bookmarkEnd w:id="61"/>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r w:rsidR="003D5169" w:rsidRPr="004E6610">
        <w:rPr>
          <w:i/>
        </w:rPr>
        <w:t>template</w:t>
      </w:r>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Glintt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4"/>
          <w:headerReference w:type="default" r:id="rId65"/>
          <w:footerReference w:type="even" r:id="rId66"/>
          <w:footerReference w:type="default" r:id="rId67"/>
          <w:headerReference w:type="first" r:id="rId68"/>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62" w:name="_Toc454265991"/>
      <w:r>
        <w:t>Implementação</w:t>
      </w:r>
      <w:bookmarkEnd w:id="62"/>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3" w:name="_Toc454265992"/>
      <w:r>
        <w:t>Protótipo</w:t>
      </w:r>
      <w:bookmarkEnd w:id="63"/>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Glintt.</w:t>
      </w:r>
    </w:p>
    <w:p w:rsidR="00B37821" w:rsidRPr="00B37821" w:rsidRDefault="00047015" w:rsidP="003F37A8">
      <w:pPr>
        <w:pStyle w:val="Cabealho2"/>
      </w:pPr>
      <w:bookmarkStart w:id="64" w:name="_Toc454265993"/>
      <w:r>
        <w:t>Bases de dados da aplicação</w:t>
      </w:r>
      <w:bookmarkEnd w:id="64"/>
    </w:p>
    <w:p w:rsidR="00B37821" w:rsidRDefault="00B37821" w:rsidP="00B37821">
      <w:pPr>
        <w:pStyle w:val="Cabealho3"/>
      </w:pPr>
      <w:bookmarkStart w:id="65" w:name="_Toc454265994"/>
      <w:r>
        <w:t>EHR</w:t>
      </w:r>
      <w:bookmarkEnd w:id="65"/>
    </w:p>
    <w:p w:rsidR="007552A5" w:rsidRDefault="00F10BC9" w:rsidP="007552A5">
      <w:pPr>
        <w:pStyle w:val="Corpodetexto"/>
      </w:pPr>
      <w:r>
        <w:t xml:space="preserve">O EHR, como já foi referido ao longo deste documento, é a base de dados onde são armazenados os dados do serviço </w:t>
      </w:r>
      <w:r w:rsidRPr="00F10BC9">
        <w:rPr>
          <w:i/>
        </w:rPr>
        <w:t>EHRServer</w:t>
      </w:r>
      <w:r>
        <w:t>.</w:t>
      </w:r>
      <w:r w:rsidR="007552A5">
        <w:t xml:space="preserve"> </w:t>
      </w:r>
      <w:r>
        <w:t xml:space="preserve">Compreender a estrutura deste foi fundamental para o poder aplicar na solução em causa. Após feita a análise do </w:t>
      </w:r>
      <w:r w:rsidRPr="00F10BC9">
        <w:rPr>
          <w:i/>
        </w:rPr>
        <w:t>EHRServer</w:t>
      </w:r>
      <w:r>
        <w:t xml:space="preserve"> concluiu-se assim quais as etapas que deveriam ser percorridas para submeter os dados de um doente no EHR. Para tal utilizou-se a REST API disponibilizada pelo </w:t>
      </w:r>
      <w:r w:rsidRPr="00946C29">
        <w:rPr>
          <w:i/>
        </w:rPr>
        <w:t>EHRServer</w:t>
      </w:r>
      <w:r>
        <w:t>.</w:t>
      </w:r>
    </w:p>
    <w:p w:rsidR="00946C29" w:rsidRPr="00946C29" w:rsidRDefault="00946C29" w:rsidP="00946C29">
      <w:pPr>
        <w:pStyle w:val="Cabealho3"/>
        <w:rPr>
          <w:i/>
        </w:rPr>
      </w:pPr>
      <w:bookmarkStart w:id="66" w:name="_Toc454265995"/>
      <w:r w:rsidRPr="00946C29">
        <w:rPr>
          <w:i/>
        </w:rPr>
        <w:lastRenderedPageBreak/>
        <w:t>EHRServer</w:t>
      </w:r>
      <w:bookmarkEnd w:id="66"/>
    </w:p>
    <w:p w:rsidR="00B37821" w:rsidRDefault="00BE374C" w:rsidP="00946C29">
      <w:pPr>
        <w:pStyle w:val="Corpodetexto"/>
      </w:pPr>
      <w:r>
        <w:t xml:space="preserve">O </w:t>
      </w:r>
      <w:r w:rsidRPr="00BE374C">
        <w:rPr>
          <w:i/>
        </w:rPr>
        <w:t>EHRServer</w:t>
      </w:r>
      <w:r>
        <w:t xml:space="preserve"> oferece vários pedidos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retorna um </w:t>
      </w:r>
      <w:r w:rsidRPr="00BE374C">
        <w:rPr>
          <w:i/>
        </w:rPr>
        <w:t>token</w:t>
      </w:r>
      <w:r>
        <w:t xml:space="preserve"> de autorização necessário para o funcionamento dos restantes pedidos;</w:t>
      </w:r>
    </w:p>
    <w:p w:rsidR="00BE374C" w:rsidRDefault="00BE374C" w:rsidP="00BE374C">
      <w:pPr>
        <w:pStyle w:val="Corpodetexto"/>
        <w:numPr>
          <w:ilvl w:val="0"/>
          <w:numId w:val="45"/>
        </w:numPr>
      </w:pPr>
      <w:r w:rsidRPr="00BE374C">
        <w:rPr>
          <w:b/>
        </w:rPr>
        <w:t>CreatePerson</w:t>
      </w:r>
      <w:r>
        <w:t xml:space="preserve">: responsável por adicionar os dados de um doente ao EHR. Apenas adiciona os dados essenciais como o nome e data de nascimento. Este passo ainda não adiciona informação consoante um </w:t>
      </w:r>
      <w:r w:rsidRPr="00BE374C">
        <w:rPr>
          <w:i/>
        </w:rPr>
        <w:t>template</w:t>
      </w:r>
      <w:r>
        <w:t>;</w:t>
      </w:r>
    </w:p>
    <w:p w:rsidR="00BE374C" w:rsidRDefault="00BE374C" w:rsidP="00BE374C">
      <w:pPr>
        <w:pStyle w:val="Corpodetexto"/>
        <w:numPr>
          <w:ilvl w:val="0"/>
          <w:numId w:val="45"/>
        </w:numPr>
      </w:pPr>
      <w:r w:rsidRPr="007552A5">
        <w:rPr>
          <w:b/>
        </w:rPr>
        <w:t>Commit</w:t>
      </w:r>
      <w:r>
        <w:t xml:space="preserve">: adiciona dados, consoante um </w:t>
      </w:r>
      <w:r w:rsidRPr="00AF4A90">
        <w:rPr>
          <w:i/>
        </w:rPr>
        <w:t>template</w:t>
      </w:r>
      <w:r>
        <w:t>, ao EHR</w:t>
      </w:r>
      <w:r w:rsidR="007552A5">
        <w:t xml:space="preserve">. Foi um dos passos onde existiram mais problemas, pois o </w:t>
      </w:r>
      <w:r w:rsidR="007552A5" w:rsidRPr="00AF4A90">
        <w:rPr>
          <w:i/>
        </w:rPr>
        <w:t>EHRServer</w:t>
      </w:r>
      <w:r w:rsidR="007552A5">
        <w:t>, sendo uma ferramenta recente e em desenvolvimento, ainda não estava preparado para receber dados demográficos dos pacientes. O problema surgia precisamente na criação de um xml necessário para a submissão do pedido;</w:t>
      </w:r>
    </w:p>
    <w:p w:rsidR="007552A5" w:rsidRDefault="007552A5" w:rsidP="007552A5">
      <w:pPr>
        <w:pStyle w:val="Corpodetexto"/>
        <w:numPr>
          <w:ilvl w:val="0"/>
          <w:numId w:val="45"/>
        </w:numPr>
      </w:pPr>
      <w:r w:rsidRPr="007552A5">
        <w:rPr>
          <w:b/>
        </w:rPr>
        <w:t>EhrForSubject</w:t>
      </w:r>
      <w:r>
        <w:t xml:space="preserve">: retorna o id do </w:t>
      </w:r>
      <w:r w:rsidRPr="007552A5">
        <w:rPr>
          <w:b/>
        </w:rPr>
        <w:t>ehr</w:t>
      </w:r>
      <w:r>
        <w:t xml:space="preserve"> de um determinado paciente. </w:t>
      </w:r>
      <w:r w:rsidRPr="007552A5">
        <w:rPr>
          <w:b/>
        </w:rPr>
        <w:t>ehr</w:t>
      </w:r>
      <w:r>
        <w:t xml:space="preserve"> é uma tabela da base de dados EHR.</w:t>
      </w:r>
    </w:p>
    <w:p w:rsidR="007552A5" w:rsidRDefault="007552A5" w:rsidP="007552A5">
      <w:pPr>
        <w:pStyle w:val="Corpodetexto"/>
      </w:pPr>
      <w:r>
        <w:t>Para se perceber melhor como funcionam alguns destes pedidos, no tópico seguinte é apresentado o modelo de dados desta base de dados.</w:t>
      </w:r>
    </w:p>
    <w:p w:rsidR="000E5283" w:rsidRPr="00946C29" w:rsidRDefault="000E5283" w:rsidP="000E5283">
      <w:pPr>
        <w:pStyle w:val="Cabealho3"/>
        <w:rPr>
          <w:i/>
        </w:rPr>
      </w:pPr>
      <w:bookmarkStart w:id="67" w:name="_Toc454265996"/>
      <w:r w:rsidRPr="00946C29">
        <w:rPr>
          <w:i/>
        </w:rPr>
        <w:t>EHRServer</w:t>
      </w:r>
      <w:r>
        <w:t xml:space="preserve"> interface</w:t>
      </w:r>
      <w:bookmarkEnd w:id="67"/>
    </w:p>
    <w:p w:rsidR="00E9421B" w:rsidRDefault="00E9421B" w:rsidP="00E9421B">
      <w:pPr>
        <w:pStyle w:val="Corpodetexto"/>
      </w:pPr>
      <w:r>
        <w:t xml:space="preserve">O </w:t>
      </w:r>
      <w:r w:rsidRPr="00202B28">
        <w:rPr>
          <w:i/>
        </w:rPr>
        <w:t>EHRServer</w:t>
      </w:r>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r w:rsidRPr="00202B28">
        <w:rPr>
          <w:i/>
        </w:rPr>
        <w:t>EHRServer</w:t>
      </w:r>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25824" behindDoc="0" locked="0" layoutInCell="1" allowOverlap="1" wp14:anchorId="053EBEAE" wp14:editId="5325D29B">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69"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70"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71"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2147FC" w:rsidRPr="009B1401" w:rsidRDefault="002147FC" w:rsidP="00F97E9C">
                              <w:pPr>
                                <w:pStyle w:val="Legenda"/>
                                <w:jc w:val="center"/>
                                <w:rPr>
                                  <w:bCs/>
                                  <w:noProof/>
                                  <w:sz w:val="26"/>
                                </w:rPr>
                              </w:pPr>
                              <w:bookmarkStart w:id="68" w:name="_Toc454358055"/>
                              <w:r>
                                <w:t xml:space="preserve">Figura </w:t>
                              </w:r>
                              <w:fldSimple w:instr=" SEQ Figura \* ARABIC ">
                                <w:r>
                                  <w:rPr>
                                    <w:noProof/>
                                  </w:rPr>
                                  <w:t>11</w:t>
                                </w:r>
                              </w:fldSimple>
                              <w:r>
                                <w:t xml:space="preserve"> - Ecrãs de uma contribuição no EHRServe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53EBEAE" id="Grupo 40" o:spid="_x0000_s1055" style="position:absolute;left:0;text-align:left;margin-left:0;margin-top:6.85pt;width:436.4pt;height:610.25pt;z-index:251725824;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WVl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CInoO2ai+welkAy5CpMWqYXHLnZFdXmhirU65BOoQZprvFZFAIZ&#10;oKipgORCfTvWb/lxshgNyBr1P5sprqgtjhQfKpw5ljQNoRpi3hDVqpwK5NYIByGNIzFBmaIhF0qU&#10;X+ASE7sLhmiVYi8kdQ05NWhhAKXNlE0mjvY1lqvqViKF8TUMG9593nyhStYBnnWTj6LxKmR9+4mw&#10;53VJrpwgF7/gLkt+sGJtb3i4o1xhEdRe5XK37bgeSrWnfwI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FOhZWV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6"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7"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72" o:title="" croptop="7402f" cropbottom="7347f"/>
                    <v:shadow on="t" color="black" opacity="28180f" origin="-.5,-.5" offset=".74836mm,.74836mm"/>
                    <v:path arrowok="t"/>
                  </v:shape>
                  <v:shape id="Imagem 35" o:spid="_x0000_s1058"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73" o:title="" croptop="7197f" cropbottom="7347f"/>
                    <v:shadow on="t" color="black" opacity="28180f" origin="-.5,-.5" offset=".74836mm,.74836mm"/>
                    <v:path arrowok="t"/>
                  </v:shape>
                  <v:shape id="Imagem 36" o:spid="_x0000_s1059"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74" o:title="" croptop="7402f" cropbottom="7347f"/>
                    <v:shadow on="t" color="black" opacity="28180f" origin="-.5,-.5" offset=".74836mm,.74836mm"/>
                    <v:path arrowok="t"/>
                  </v:shape>
                </v:group>
                <v:shape id="Caixa de texto 39" o:spid="_x0000_s1060"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2147FC" w:rsidRPr="009B1401" w:rsidRDefault="002147FC" w:rsidP="00F97E9C">
                        <w:pPr>
                          <w:pStyle w:val="Legenda"/>
                          <w:jc w:val="center"/>
                          <w:rPr>
                            <w:bCs/>
                            <w:noProof/>
                            <w:sz w:val="26"/>
                          </w:rPr>
                        </w:pPr>
                        <w:bookmarkStart w:id="69" w:name="_Toc454358055"/>
                        <w:r>
                          <w:t xml:space="preserve">Figura </w:t>
                        </w:r>
                        <w:fldSimple w:instr=" SEQ Figura \* ARABIC ">
                          <w:r>
                            <w:rPr>
                              <w:noProof/>
                            </w:rPr>
                            <w:t>11</w:t>
                          </w:r>
                        </w:fldSimple>
                        <w:r>
                          <w:t xml:space="preserve"> - Ecrãs de uma contribuição no EHRServer</w:t>
                        </w:r>
                        <w:bookmarkEnd w:id="69"/>
                      </w:p>
                    </w:txbxContent>
                  </v:textbox>
                </v:shape>
                <w10:wrap type="tight" anchorx="margin"/>
              </v:group>
            </w:pict>
          </mc:Fallback>
        </mc:AlternateContent>
      </w:r>
    </w:p>
    <w:p w:rsidR="007552A5" w:rsidRDefault="00B37821" w:rsidP="00F2372B">
      <w:pPr>
        <w:pStyle w:val="Cabealho3"/>
      </w:pPr>
      <w:bookmarkStart w:id="70" w:name="_Toc454265997"/>
      <w:r>
        <w:lastRenderedPageBreak/>
        <w:t>Modelo de dados</w:t>
      </w:r>
      <w:bookmarkEnd w:id="70"/>
    </w:p>
    <w:p w:rsidR="009374AF" w:rsidRDefault="009374AF" w:rsidP="009374AF">
      <w:r>
        <w:t xml:space="preserve">No </w:t>
      </w:r>
      <w:r w:rsidRPr="006E490D">
        <w:rPr>
          <w:highlight w:val="yellow"/>
        </w:rPr>
        <w:t>anexo x</w:t>
      </w:r>
      <w:r>
        <w:t xml:space="preserve"> é apresentado o modelo EER da base de dados do </w:t>
      </w:r>
      <w:r w:rsidRPr="0020486D">
        <w:rPr>
          <w:i/>
        </w:rPr>
        <w:t>EHRServer</w:t>
      </w:r>
      <w:r>
        <w:t>.</w:t>
      </w:r>
    </w:p>
    <w:p w:rsidR="009374AF" w:rsidRDefault="009374AF" w:rsidP="009374AF">
      <w:r>
        <w:t xml:space="preserve">Como pode ser observado e, analisando apenas as tabelas diretamente relacionados com o EHR, cada pessoa pode ter vários </w:t>
      </w:r>
      <w:r w:rsidRPr="00A13901">
        <w:rPr>
          <w:b/>
        </w:rPr>
        <w:t>ehr</w:t>
      </w:r>
      <w:r>
        <w:t xml:space="preserve">’s e para cada um destes existem várias </w:t>
      </w:r>
      <w:r w:rsidRPr="00A13901">
        <w:rPr>
          <w:b/>
        </w:rPr>
        <w:t>contribution</w:t>
      </w:r>
      <w:r>
        <w:t xml:space="preserve">, isto é, cada </w:t>
      </w:r>
      <w:r w:rsidRPr="00A13901">
        <w:rPr>
          <w:b/>
        </w:rPr>
        <w:t>ehr</w:t>
      </w:r>
      <w:r>
        <w:t xml:space="preserve"> tem vários registos/contribuições clínicas de um doente. Para cada uma destas contribuições é fácil entender que a tabela </w:t>
      </w:r>
      <w:r w:rsidRPr="00523AA4">
        <w:rPr>
          <w:b/>
        </w:rPr>
        <w:t>version</w:t>
      </w:r>
      <w:r>
        <w:t xml:space="preserve"> faz o registo de versões de cada registo clínico. Ao lado da tabela </w:t>
      </w:r>
      <w:r w:rsidRPr="00523AA4">
        <w:rPr>
          <w:b/>
        </w:rPr>
        <w:t>version</w:t>
      </w:r>
      <w:r>
        <w:t xml:space="preserve"> tem a tabela </w:t>
      </w:r>
      <w:r w:rsidRPr="00523AA4">
        <w:rPr>
          <w:b/>
        </w:rPr>
        <w:t>audit_details</w:t>
      </w:r>
      <w:r>
        <w:t xml:space="preserve"> que é responsável pelo armazenamento de dados como data em que foi submetido um registo, médico que o submeteu, etc. Seguindo em direção a </w:t>
      </w:r>
      <w:r w:rsidRPr="00C93727">
        <w:rPr>
          <w:b/>
        </w:rPr>
        <w:t>composition_index</w:t>
      </w:r>
      <w:r>
        <w:t>, é possível observar que várias versões seguem apenas uma composição (</w:t>
      </w:r>
      <w:r w:rsidRPr="00C93727">
        <w:rPr>
          <w:b/>
        </w:rPr>
        <w:t>composition_index</w:t>
      </w:r>
      <w:r>
        <w:t xml:space="preserve">), ou seja, apesar das várias versões nas quais pode ser </w:t>
      </w:r>
      <w:r w:rsidR="00BF35CB">
        <w:t>diferente</w:t>
      </w:r>
      <w:r>
        <w:t xml:space="preserve"> o conteúdo de um registo, a sua composição/estrutura são sempre as mesmas (segue a estrutura do </w:t>
      </w:r>
      <w:r w:rsidRPr="00C93727">
        <w:rPr>
          <w:i/>
        </w:rPr>
        <w:t>template</w:t>
      </w:r>
      <w:r>
        <w:t xml:space="preserve">). Sendo assim cada composição pode conter vários valores, os quais são registados em </w:t>
      </w:r>
      <w:r w:rsidRPr="00870064">
        <w:rPr>
          <w:b/>
        </w:rPr>
        <w:t>data_value_index</w:t>
      </w:r>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r w:rsidRPr="00653C81">
        <w:rPr>
          <w:i/>
        </w:rPr>
        <w:t>EHRServer</w:t>
      </w:r>
      <w:r>
        <w:t xml:space="preserve"> permite uma uniformização dos registos clínicos, aproveitando-se da estrutura em </w:t>
      </w:r>
      <w:r w:rsidRPr="00985C3F">
        <w:rPr>
          <w:i/>
        </w:rPr>
        <w:t>templates</w:t>
      </w:r>
      <w:r>
        <w:t xml:space="preserve"> e arquétipos para guardar dados com diferentes estruturas.</w:t>
      </w:r>
    </w:p>
    <w:p w:rsidR="00047015" w:rsidRDefault="00047015" w:rsidP="00047015">
      <w:pPr>
        <w:pStyle w:val="Cabealho2"/>
      </w:pPr>
      <w:bookmarkStart w:id="71" w:name="_Toc454265998"/>
      <w:r>
        <w:t>Mapeamento</w:t>
      </w:r>
      <w:bookmarkEnd w:id="71"/>
    </w:p>
    <w:p w:rsidR="0073739E" w:rsidRDefault="00FE2060" w:rsidP="003A221C">
      <w:pPr>
        <w:pStyle w:val="Corpodetexto"/>
      </w:pPr>
      <w:r>
        <w:t xml:space="preserve">Este é sem dúvida um dos aspetos fundamentais do projeto e também o que levou mais tempo </w:t>
      </w:r>
      <w:r w:rsidR="00B92597">
        <w:t xml:space="preserve">a </w:t>
      </w:r>
      <w:r>
        <w:t>concluir. Aqui é realizado o mapeamento entre os dados da base de dados da Glintt e o EHR.</w:t>
      </w:r>
    </w:p>
    <w:p w:rsidR="00FE2060" w:rsidRDefault="004336C3" w:rsidP="00A76F12">
      <w:pPr>
        <w:pStyle w:val="Corpodetexto"/>
      </w:pPr>
      <w:r>
        <w:t xml:space="preserve">É possível dividir este tópico em dois pontos: a base de dados da Glintt e o </w:t>
      </w:r>
      <w:r w:rsidRPr="005E0F0C">
        <w:rPr>
          <w:i/>
        </w:rPr>
        <w:t>EHRServer</w:t>
      </w:r>
      <w:r>
        <w:t xml:space="preserve">. Iniciando pelo segundo, o </w:t>
      </w:r>
      <w:r w:rsidRPr="005E0F0C">
        <w:rPr>
          <w:i/>
        </w:rPr>
        <w:t>EHRServer</w:t>
      </w:r>
      <w:r>
        <w:t xml:space="preserve"> é uma aplicação desenvolvida em grails (</w:t>
      </w:r>
      <w:r w:rsidRPr="005E0F0C">
        <w:rPr>
          <w:i/>
        </w:rPr>
        <w:t>groovy and grails</w:t>
      </w:r>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r w:rsidRPr="005E0F0C">
        <w:rPr>
          <w:i/>
        </w:rPr>
        <w:t>templates</w:t>
      </w:r>
      <w:r>
        <w:t>. Após algum estudo e pesquisa sobre o assunto conclui</w:t>
      </w:r>
      <w:r w:rsidR="00A76F12">
        <w:t>u-se</w:t>
      </w:r>
      <w:r>
        <w:t xml:space="preserve"> que a forma mais eficaz de o fazer</w:t>
      </w:r>
      <w:r w:rsidR="00A76F12">
        <w:t xml:space="preserve"> era utilizando a REST API que o </w:t>
      </w:r>
      <w:r w:rsidR="00A76F12" w:rsidRPr="005E0F0C">
        <w:rPr>
          <w:i/>
        </w:rPr>
        <w:t>EHRServer</w:t>
      </w:r>
      <w:r w:rsidR="00A76F12">
        <w:t xml:space="preserve"> disponibilizava. Todavia este problema ainda</w:t>
      </w:r>
      <w:r w:rsidR="002760BF">
        <w:t xml:space="preserve"> nem perto estava de ser resolvido, pois para submeter estes dados era necessário criar, não só arquétipos e </w:t>
      </w:r>
      <w:r w:rsidR="002760BF" w:rsidRPr="005E0F0C">
        <w:rPr>
          <w:i/>
        </w:rPr>
        <w:t>templates</w:t>
      </w:r>
      <w:r w:rsidR="002760BF">
        <w:t>, como também um xml com uma estrutura bem específica que não estava</w:t>
      </w:r>
      <w:r w:rsidR="005E0F0C">
        <w:t xml:space="preserve"> descrita </w:t>
      </w:r>
      <w:r w:rsidR="002760BF">
        <w:t xml:space="preserve">na documentação do </w:t>
      </w:r>
      <w:r w:rsidR="002760BF" w:rsidRPr="005E0F0C">
        <w:rPr>
          <w:i/>
        </w:rPr>
        <w:t>EHRServer</w:t>
      </w:r>
      <w:r w:rsidR="002760BF">
        <w:t xml:space="preserve">. Para </w:t>
      </w:r>
      <w:r w:rsidR="00A10212">
        <w:t>que tal se torna</w:t>
      </w:r>
      <w:r w:rsidR="002760BF">
        <w:t xml:space="preserve">-se exequível foi necessário entrar em contacto com o desenvolvedor do </w:t>
      </w:r>
      <w:r w:rsidR="002760BF" w:rsidRPr="005E0F0C">
        <w:rPr>
          <w:i/>
        </w:rPr>
        <w:t>EHRServer</w:t>
      </w:r>
      <w:r w:rsidR="002760BF">
        <w:t>, Pablo Pazos. Após várias discussões foi possível concluir como se iriam criar os</w:t>
      </w:r>
      <w:r w:rsidR="00B92597">
        <w:t xml:space="preserve"> arquétipos, </w:t>
      </w:r>
      <w:r w:rsidR="00B92597" w:rsidRPr="005E0F0C">
        <w:rPr>
          <w:i/>
        </w:rPr>
        <w:t>templates</w:t>
      </w:r>
      <w:r w:rsidR="00B92597">
        <w:t xml:space="preserve"> e xml, e como submete-los no </w:t>
      </w:r>
      <w:r w:rsidR="00B92597" w:rsidRPr="005E0F0C">
        <w:rPr>
          <w:i/>
        </w:rPr>
        <w:t>EHRServer</w:t>
      </w:r>
      <w:r w:rsidR="00B92597">
        <w:t>.</w:t>
      </w:r>
    </w:p>
    <w:p w:rsidR="0034591E" w:rsidRDefault="00B92597" w:rsidP="0034591E">
      <w:pPr>
        <w:pStyle w:val="Corpodetexto"/>
      </w:pPr>
      <w:r>
        <w:lastRenderedPageBreak/>
        <w:t xml:space="preserve">Assim sendo, para construir os arquétipos recorreu-se ao uso do </w:t>
      </w:r>
      <w:r w:rsidRPr="005E0F0C">
        <w:rPr>
          <w:i/>
        </w:rPr>
        <w:t>Archetype Editor</w:t>
      </w:r>
      <w:r>
        <w:t xml:space="preserve"> e para os </w:t>
      </w:r>
      <w:r w:rsidRPr="005E0F0C">
        <w:rPr>
          <w:i/>
        </w:rPr>
        <w:t>templates</w:t>
      </w:r>
      <w:r>
        <w:t xml:space="preserve"> o </w:t>
      </w:r>
      <w:r w:rsidRPr="005E0F0C">
        <w:rPr>
          <w:i/>
        </w:rPr>
        <w:t>Template Designer</w:t>
      </w:r>
      <w:r>
        <w:t>. Já o xml resultou d</w:t>
      </w:r>
      <w:r w:rsidR="005E0F0C">
        <w:t>e uma</w:t>
      </w:r>
      <w:r>
        <w:t xml:space="preserve"> discuss</w:t>
      </w:r>
      <w:r w:rsidR="00967521">
        <w:t>ão constante com</w:t>
      </w:r>
      <w:r>
        <w:t xml:space="preserve"> Pablo Pazos. Para testar os pedidos </w:t>
      </w:r>
      <w:r w:rsidRPr="005E0F0C">
        <w:rPr>
          <w:i/>
        </w:rPr>
        <w:t>EHRServer</w:t>
      </w:r>
      <w:r>
        <w:t xml:space="preserve"> utilizou-se uma extens</w:t>
      </w:r>
      <w:r w:rsidR="00967521">
        <w:t xml:space="preserve">ão do </w:t>
      </w:r>
      <w:r w:rsidR="006D27BD" w:rsidRPr="006D27BD">
        <w:t>Google C</w:t>
      </w:r>
      <w:r w:rsidR="00967521" w:rsidRPr="006D27BD">
        <w:t>hrome</w:t>
      </w:r>
      <w:r w:rsidR="00967521">
        <w:t xml:space="preserve"> designada por I</w:t>
      </w:r>
      <w:r>
        <w:t>nsomnia.</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r w:rsidR="00BF15EC" w:rsidRPr="005E0F0C">
        <w:rPr>
          <w:i/>
        </w:rPr>
        <w:t>templates</w:t>
      </w:r>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 xml:space="preserve">ção permite que esta esteja distribuída por doentes que é o que se pretende encontrar após uma pesquisa realizada </w:t>
      </w:r>
      <w:r w:rsidR="00E55218">
        <w:t xml:space="preserve">a partir desta </w:t>
      </w:r>
      <w:r w:rsidR="0034591E">
        <w:t>aplicação. A acrescentar a esta justificação tem-se o facto referido em cima de que a aplicação é, no futuro, para ser aplicada a outras bases de dados que poderão mostrar-se muito mais recetivas ao uso do EHR. Assim sendo, e seguindo com o EHR, chega-se ao segundo ponto, a base de dados da Glintt.</w:t>
      </w:r>
    </w:p>
    <w:p w:rsidR="00A10212" w:rsidRDefault="00A10212" w:rsidP="00FD197B">
      <w:pPr>
        <w:pStyle w:val="Corpodetexto"/>
      </w:pPr>
      <w:r>
        <w:t>Relativamente à base de dados da Glint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Glintt. Quanto à relação entre paciente e documento essa seria mantida através dos respetivos ids que seriam indexados juntamente com a informação documental.</w:t>
      </w:r>
    </w:p>
    <w:p w:rsidR="002B48B9" w:rsidRDefault="002B48B9" w:rsidP="0034591E">
      <w:pPr>
        <w:pStyle w:val="Corpodetexto"/>
      </w:pPr>
      <w:r>
        <w:t xml:space="preserve">Em suma, a aplicação funciona com dois tipos de bases de dados, o EHR, que armazena os dados demográficos dos pacientes recorrendo a arquétipos, </w:t>
      </w:r>
      <w:r w:rsidRPr="005E0F0C">
        <w:rPr>
          <w:i/>
        </w:rPr>
        <w:t>templates</w:t>
      </w:r>
      <w:r>
        <w:t xml:space="preserve"> e xml, e a base de dados da Glintt, que armazena os documentos.</w:t>
      </w:r>
    </w:p>
    <w:p w:rsidR="002B48B9" w:rsidRDefault="002B48B9" w:rsidP="0034591E">
      <w:pPr>
        <w:pStyle w:val="Corpodetexto"/>
      </w:pPr>
      <w:r>
        <w:t xml:space="preserve">Na imagem seguinte encontra-se o </w:t>
      </w:r>
      <w:r w:rsidRPr="00CD32BF">
        <w:rPr>
          <w:i/>
        </w:rPr>
        <w:t>template</w:t>
      </w:r>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18656" behindDoc="0" locked="0" layoutInCell="1" allowOverlap="1" wp14:anchorId="6D0D6364" wp14:editId="35AAE06D">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2147FC" w:rsidRPr="00003224" w:rsidRDefault="002147FC" w:rsidP="00352530">
                              <w:pPr>
                                <w:pStyle w:val="Legenda"/>
                                <w:rPr>
                                  <w:noProof/>
                                </w:rPr>
                              </w:pPr>
                              <w:bookmarkStart w:id="72" w:name="_Toc454358056"/>
                              <w:r>
                                <w:t xml:space="preserve">Figura </w:t>
                              </w:r>
                              <w:fldSimple w:instr=" SEQ Figura \* ARABIC ">
                                <w:r>
                                  <w:rPr>
                                    <w:noProof/>
                                  </w:rPr>
                                  <w:t>12</w:t>
                                </w:r>
                              </w:fldSimple>
                              <w:r>
                                <w:t xml:space="preserve"> - </w:t>
                              </w:r>
                              <w:r w:rsidRPr="0066480F">
                                <w:rPr>
                                  <w:i/>
                                </w:rPr>
                                <w:t>Template</w:t>
                              </w:r>
                              <w:r>
                                <w:t xml:space="preserve"> (dados demográfico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0D6364" id="Group 46" o:spid="_x0000_s1061" style="position:absolute;left:0;text-align:left;margin-left:80.7pt;margin-top:.8pt;width:264pt;height:393.5pt;z-index:251718656"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mBy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wC&#10;uUm11NkjILEadccod0ZcKhx/w52fc4s7E0p8B/jPeOSl3o4j3UoRK7T96z092aO42I3YFnfwOHJ/&#10;rjkN3/K6Rtnpwu4E2wnLTqjX1VSDVRiZiCaIeMH6shNzq6tv6IoJnYItXgucNY58J049VtjA54WQ&#10;k0mQmxl+U98ZTP5mkhDM97tv3Jq27z3Ke6u7xuLpq/ZvbAODzQQMvFSBG08oottpgSYPUrjcIb34&#10;eni+DlZPn0vn/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6O5gci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2"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76" o:title="template"/>
                  <v:path arrowok="t"/>
                </v:shape>
                <v:shape id="Text Box 42" o:spid="_x0000_s1063"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2147FC" w:rsidRPr="00003224" w:rsidRDefault="002147FC" w:rsidP="00352530">
                        <w:pPr>
                          <w:pStyle w:val="Legenda"/>
                          <w:rPr>
                            <w:noProof/>
                          </w:rPr>
                        </w:pPr>
                        <w:bookmarkStart w:id="73" w:name="_Toc454358056"/>
                        <w:r>
                          <w:t xml:space="preserve">Figura </w:t>
                        </w:r>
                        <w:fldSimple w:instr=" SEQ Figura \* ARABIC ">
                          <w:r>
                            <w:rPr>
                              <w:noProof/>
                            </w:rPr>
                            <w:t>12</w:t>
                          </w:r>
                        </w:fldSimple>
                        <w:r>
                          <w:t xml:space="preserve"> - </w:t>
                        </w:r>
                        <w:r w:rsidRPr="0066480F">
                          <w:rPr>
                            <w:i/>
                          </w:rPr>
                          <w:t>Template</w:t>
                        </w:r>
                        <w:r>
                          <w:t xml:space="preserve"> (dados demográficos)</w:t>
                        </w:r>
                        <w:bookmarkEnd w:id="73"/>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r w:rsidR="00CD32BF" w:rsidRPr="00A84888">
        <w:rPr>
          <w:i/>
        </w:rPr>
        <w:t>template</w:t>
      </w:r>
      <w:r w:rsidR="00CD32BF">
        <w:t xml:space="preserve"> é apenas formado por um arquétipo, o arquétipo </w:t>
      </w:r>
      <w:r w:rsidR="00CD32BF" w:rsidRPr="00CD32BF">
        <w:rPr>
          <w:b/>
        </w:rPr>
        <w:t>Patient</w:t>
      </w:r>
      <w:r w:rsidR="00CD32BF">
        <w:t xml:space="preserve">. Além disso </w:t>
      </w:r>
      <w:r>
        <w:t>é fácil perceber que tipo de dados demográficos estão a ser armazenados no EHR.</w:t>
      </w:r>
    </w:p>
    <w:p w:rsidR="00047015" w:rsidRDefault="00047015" w:rsidP="00047015">
      <w:pPr>
        <w:pStyle w:val="Cabealho2"/>
      </w:pPr>
      <w:bookmarkStart w:id="74" w:name="_Toc454265999"/>
      <w:r>
        <w:t>Indexação</w:t>
      </w:r>
      <w:bookmarkEnd w:id="74"/>
    </w:p>
    <w:p w:rsidR="00047015" w:rsidRDefault="007A37A0" w:rsidP="00047015">
      <w:pPr>
        <w:pStyle w:val="Corpodetexto"/>
      </w:pPr>
      <w:r>
        <w:t xml:space="preserve">Nesta etapa existiram muito menos dificuldades, essencialmente devido à boa documentação. Para a indexação recorreu-se ao uso do </w:t>
      </w:r>
      <w:r w:rsidRPr="004C2C04">
        <w:rPr>
          <w:i/>
        </w:rPr>
        <w:t>Solr</w:t>
      </w:r>
      <w:r>
        <w:t>, o qual</w:t>
      </w:r>
      <w:r w:rsidR="00586C49">
        <w:t xml:space="preserve"> permite através da edição de alguns ficheiros xml definir todos os parâmetros e definições necessárias para a indexação dos dados em causa.</w:t>
      </w:r>
    </w:p>
    <w:p w:rsidR="00586C49" w:rsidRDefault="00586C49" w:rsidP="00047015">
      <w:pPr>
        <w:pStyle w:val="Corpodetexto"/>
      </w:pPr>
      <w:r>
        <w:t xml:space="preserve">Existem três ficheiros de </w:t>
      </w:r>
      <w:r w:rsidR="00CF197F">
        <w:t>configuração</w:t>
      </w:r>
      <w:r>
        <w:t xml:space="preserve"> importantes no </w:t>
      </w:r>
      <w:r w:rsidRPr="004C2C04">
        <w:rPr>
          <w:i/>
        </w:rPr>
        <w:t>Solr</w:t>
      </w:r>
      <w:r>
        <w:t>:</w:t>
      </w:r>
    </w:p>
    <w:p w:rsidR="00CF197F" w:rsidRDefault="00CF197F" w:rsidP="00586C49">
      <w:pPr>
        <w:pStyle w:val="Corpodetexto"/>
        <w:numPr>
          <w:ilvl w:val="0"/>
          <w:numId w:val="41"/>
        </w:numPr>
      </w:pPr>
      <w:r w:rsidRPr="00233A1D">
        <w:rPr>
          <w:b/>
        </w:rPr>
        <w:lastRenderedPageBreak/>
        <w:t>data-config.xml</w:t>
      </w:r>
      <w:r>
        <w:t xml:space="preserve"> – responsável pelas </w:t>
      </w:r>
      <w:r w:rsidRPr="004C2C04">
        <w:rPr>
          <w:i/>
        </w:rPr>
        <w:t>queries</w:t>
      </w:r>
      <w:r>
        <w:t xml:space="preserve"> essenciais para a recolha de informação das diferentes fontes de dados (neste caso a base de dados da Glintt e o EHR);</w:t>
      </w:r>
    </w:p>
    <w:p w:rsidR="00586C49" w:rsidRDefault="00CF197F" w:rsidP="00586C49">
      <w:pPr>
        <w:pStyle w:val="Corpodetexto"/>
        <w:numPr>
          <w:ilvl w:val="0"/>
          <w:numId w:val="41"/>
        </w:numPr>
      </w:pPr>
      <w:r w:rsidRPr="00233A1D">
        <w:rPr>
          <w:b/>
        </w:rPr>
        <w:t>solr-config.xml</w:t>
      </w:r>
      <w:r>
        <w:t xml:space="preserve"> – responsável pelas configurações do </w:t>
      </w:r>
      <w:r w:rsidRPr="004C2C04">
        <w:rPr>
          <w:i/>
        </w:rPr>
        <w:t>Solr</w:t>
      </w:r>
      <w:r>
        <w:t xml:space="preserve">. É neste ficheiro que estão definidos todos os parâmetros ligados à pesquisa, como por exemplo, em que campo ou campos é que o </w:t>
      </w:r>
      <w:r w:rsidRPr="004C2C04">
        <w:rPr>
          <w:i/>
        </w:rPr>
        <w:t>Solr</w:t>
      </w:r>
      <w:r>
        <w:t xml:space="preserve"> vai realizar pesquisa, </w:t>
      </w:r>
      <w:r w:rsidR="00233A1D">
        <w:t>qual o tamanho do</w:t>
      </w:r>
      <w:r>
        <w:t xml:space="preserve"> text</w:t>
      </w:r>
      <w:r w:rsidR="00233A1D">
        <w:t>o que vai aparecer no ecrã de resultados</w:t>
      </w:r>
      <w:r>
        <w:t>, etc;</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r w:rsidRPr="00E04A9F">
        <w:rPr>
          <w:i/>
        </w:rPr>
        <w:t>Solr</w:t>
      </w:r>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xml</w:t>
      </w:r>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r w:rsidR="00805B09" w:rsidRPr="007B3048">
        <w:rPr>
          <w:i/>
        </w:rPr>
        <w:t>queries</w:t>
      </w:r>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r w:rsidR="00FA1BFC" w:rsidRPr="002A038F">
        <w:rPr>
          <w:i/>
        </w:rPr>
        <w:t>Solr</w:t>
      </w:r>
      <w:r w:rsidR="00FA1BFC">
        <w:t xml:space="preserve"> est</w:t>
      </w:r>
      <w:r>
        <w:t>ão estruturados.</w:t>
      </w:r>
    </w:p>
    <w:p w:rsidR="002A038F" w:rsidRDefault="002A038F" w:rsidP="00233A1D">
      <w:pPr>
        <w:pStyle w:val="Corpodetexto"/>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u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ir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la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b"</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le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cu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ntidade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en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r w:rsidRPr="00FA6C8C">
        <w:rPr>
          <w:i/>
        </w:rPr>
        <w:t>indexed</w:t>
      </w:r>
      <w:r>
        <w:t xml:space="preserve"> e </w:t>
      </w:r>
      <w:r w:rsidRPr="00FA6C8C">
        <w:rPr>
          <w:i/>
        </w:rPr>
        <w:t>stored</w:t>
      </w:r>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r w:rsidR="0069197E" w:rsidRPr="0069197E">
        <w:rPr>
          <w:b/>
        </w:rPr>
        <w:t>entidade_id</w:t>
      </w:r>
      <w:r w:rsidR="0069197E">
        <w:t xml:space="preserve"> </w:t>
      </w:r>
      <w:r w:rsidR="00405966">
        <w:t xml:space="preserve">e </w:t>
      </w:r>
      <w:r w:rsidR="00405966" w:rsidRPr="00405966">
        <w:rPr>
          <w:b/>
        </w:rPr>
        <w:t>doente</w:t>
      </w:r>
      <w:r w:rsidR="00405966">
        <w:t xml:space="preserve"> (também é um id que juntamente com a </w:t>
      </w:r>
      <w:r w:rsidR="00405966" w:rsidRPr="00405966">
        <w:rPr>
          <w:b/>
        </w:rPr>
        <w:t xml:space="preserve">entidade_id </w:t>
      </w:r>
      <w:r w:rsidR="00405966">
        <w:t>formam a chave primária do paciente</w:t>
      </w:r>
      <w:r w:rsidR="00A13D49">
        <w:t xml:space="preserve"> na base de dados da Glintt</w:t>
      </w:r>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r w:rsidR="00072897" w:rsidRPr="00072897">
        <w:rPr>
          <w:b/>
        </w:rPr>
        <w:t>elemento_id</w:t>
      </w:r>
      <w:r w:rsidR="00072897">
        <w:t xml:space="preserve"> e </w:t>
      </w:r>
      <w:r w:rsidR="00072897" w:rsidRPr="00072897">
        <w:rPr>
          <w:b/>
        </w:rPr>
        <w:t>documento_id</w:t>
      </w:r>
      <w:r w:rsidR="003D7327">
        <w:t xml:space="preserve"> serão referidos </w:t>
      </w:r>
      <w:r w:rsidR="00072897">
        <w:t xml:space="preserve">no tópico seguinte, assim como os campos </w:t>
      </w:r>
      <w:r w:rsidR="00072897" w:rsidRPr="009D6843">
        <w:rPr>
          <w:b/>
        </w:rPr>
        <w:t>first_name</w:t>
      </w:r>
      <w:r w:rsidR="00072897">
        <w:t xml:space="preserve">, </w:t>
      </w:r>
      <w:r w:rsidR="00072897" w:rsidRPr="009D6843">
        <w:rPr>
          <w:b/>
        </w:rPr>
        <w:t>last_name</w:t>
      </w:r>
      <w:r w:rsidR="00072897">
        <w:t xml:space="preserve"> e </w:t>
      </w:r>
      <w:r w:rsidR="00072897" w:rsidRPr="009D6843">
        <w:rPr>
          <w:b/>
        </w:rPr>
        <w:t>dob</w:t>
      </w:r>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r w:rsidRPr="00072897">
        <w:rPr>
          <w:b/>
        </w:rPr>
        <w:t>content</w:t>
      </w:r>
      <w:r w:rsidR="00FB6061">
        <w:t xml:space="preserve"> e</w:t>
      </w:r>
      <w:r>
        <w:t xml:space="preserve"> </w:t>
      </w:r>
      <w:r w:rsidRPr="00072897">
        <w:rPr>
          <w:b/>
        </w:rPr>
        <w:t>value</w:t>
      </w:r>
      <w:r w:rsidR="00FB6061">
        <w:t xml:space="preserve"> respetivamente. Estes são copiados, noutra parte do </w:t>
      </w:r>
      <w:r w:rsidR="00FB6061" w:rsidRPr="00FB6061">
        <w:rPr>
          <w:b/>
        </w:rPr>
        <w:t>schema.xml</w:t>
      </w:r>
      <w:r w:rsidR="00FB6061">
        <w:t xml:space="preserve">, para o campo </w:t>
      </w:r>
      <w:r w:rsidR="00FB6061" w:rsidRPr="00FB6061">
        <w:rPr>
          <w:b/>
        </w:rPr>
        <w:t>text</w:t>
      </w:r>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r w:rsidR="00FB6061" w:rsidRPr="00FB6061">
        <w:rPr>
          <w:i/>
        </w:rPr>
        <w:t>default</w:t>
      </w:r>
      <w:r w:rsidR="00FB6061">
        <w:t xml:space="preserve"> para a pesquisa.</w:t>
      </w:r>
    </w:p>
    <w:p w:rsidR="00F86426" w:rsidRDefault="00F86426" w:rsidP="00F86426">
      <w:pPr>
        <w:pStyle w:val="Corpodetexto"/>
      </w:pPr>
      <w:r>
        <w:t xml:space="preserve">Relativamente ao campo </w:t>
      </w:r>
      <w:r w:rsidRPr="00F86426">
        <w:rPr>
          <w:b/>
        </w:rPr>
        <w:t>uid</w:t>
      </w:r>
      <w:r>
        <w:t xml:space="preserve"> é indexado, pois funciona como chave primária</w:t>
      </w:r>
      <w:r w:rsidR="006C72EE">
        <w:t xml:space="preserve"> de uma contribuição (documento) e também do </w:t>
      </w:r>
      <w:r w:rsidR="006C72EE" w:rsidRPr="00A13D49">
        <w:rPr>
          <w:b/>
        </w:rPr>
        <w:t>schema.xml</w:t>
      </w:r>
      <w:r w:rsidR="006C72EE">
        <w:t>. Neste xml as chaves primários tem que obrigatoriamente ser indexadas.</w:t>
      </w:r>
    </w:p>
    <w:p w:rsidR="006C72EE" w:rsidRDefault="006C72EE" w:rsidP="00F86426">
      <w:pPr>
        <w:pStyle w:val="Corpodetexto"/>
      </w:pPr>
      <w:r>
        <w:t>Por fim o campo dates também é indexado, pois serve para uma pesquisa avançada por intervalo de dates, com o objetivo de restringir os resultados encontrados.</w:t>
      </w:r>
    </w:p>
    <w:p w:rsidR="00C16A07" w:rsidRDefault="00C16A07" w:rsidP="00233A1D">
      <w:pPr>
        <w:pStyle w:val="Corpodetexto"/>
      </w:pPr>
      <w:r>
        <w:t xml:space="preserve">Falando agora do campo </w:t>
      </w:r>
      <w:r w:rsidRPr="00C16A07">
        <w:rPr>
          <w:b/>
        </w:rPr>
        <w:t>text</w:t>
      </w:r>
      <w:r>
        <w:t xml:space="preserve">, é possível observar que o seu tipo é </w:t>
      </w:r>
      <w:r w:rsidR="000603EC">
        <w:rPr>
          <w:b/>
        </w:rPr>
        <w:t>text</w:t>
      </w:r>
      <w:r w:rsidRPr="00C16A07">
        <w:rPr>
          <w:b/>
        </w:rPr>
        <w:t>_general</w:t>
      </w:r>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tokenizer</w:t>
            </w:r>
            <w:r w:rsidRPr="00620443">
              <w:rPr>
                <w:rFonts w:ascii="Courier New" w:eastAsia="Times New Roman" w:hAnsi="Courier New" w:cs="Courier New"/>
                <w:color w:val="000000"/>
                <w:sz w:val="20"/>
                <w:szCs w:val="20"/>
                <w:lang w:eastAsia="pt-PT"/>
              </w:rPr>
              <w:t xml:space="preserve"> </w:t>
            </w:r>
            <w:r w:rsidRPr="00620443">
              <w:rPr>
                <w:rFonts w:ascii="Courier New" w:eastAsia="Times New Roman" w:hAnsi="Courier New" w:cs="Courier New"/>
                <w:color w:val="FF0000"/>
                <w:sz w:val="20"/>
                <w:szCs w:val="20"/>
                <w:lang w:eastAsia="pt-PT"/>
              </w:rPr>
              <w:t>class</w:t>
            </w:r>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solr.StandardTokenizerFactory"</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r w:rsidRPr="00995E44">
              <w:rPr>
                <w:i/>
              </w:rPr>
              <w:t>tokens</w:t>
            </w:r>
            <w:r w:rsidRPr="00995E44">
              <w:t xml:space="preserve">, ou seja, em </w:t>
            </w:r>
            <w:r w:rsidR="00BD679D" w:rsidRPr="00995E44">
              <w:t>palavras</w:t>
            </w:r>
            <w:r w:rsidRPr="00995E44">
              <w:t>, tratando os espaços em branco e a pontuação como delimitadores. Esses delimitadores são apagados.</w:t>
            </w:r>
          </w:p>
        </w:tc>
      </w:tr>
      <w:tr w:rsidR="00E56D64" w:rsidRPr="002147FC" w:rsidTr="00901488">
        <w:tc>
          <w:tcPr>
            <w:tcW w:w="8493" w:type="dxa"/>
          </w:tcPr>
          <w:p w:rsidR="00000AB3" w:rsidRPr="00583FF4" w:rsidRDefault="00620443" w:rsidP="00233A1D">
            <w:pPr>
              <w:pStyle w:val="Corpodetexto"/>
              <w:ind w:firstLine="0"/>
              <w:rPr>
                <w:lang w:val="en-GB"/>
              </w:rPr>
            </w:pPr>
            <w:r w:rsidRPr="00583FF4">
              <w:rPr>
                <w:lang w:val="en-GB"/>
              </w:rPr>
              <w:t xml:space="preserve">Exemplo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lastRenderedPageBreak/>
              <w:t>Out</w:t>
            </w:r>
            <w:r w:rsidRPr="00995E44">
              <w:rPr>
                <w:lang w:val="en-US"/>
              </w:rPr>
              <w:t>: "Please", "email", "john.doe", "foo.com", "by", "03", "09", "re", "m37", "xq"</w:t>
            </w:r>
          </w:p>
        </w:tc>
      </w:tr>
      <w:tr w:rsidR="00E56D64" w:rsidRPr="002147FC"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lastRenderedPageBreak/>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olr.StopFilterFactory"</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ignoreCase</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r w:rsidRPr="00995E44">
              <w:rPr>
                <w:i/>
              </w:rPr>
              <w:t>stopwords</w:t>
            </w:r>
            <w:r w:rsidRPr="00995E44">
              <w:t xml:space="preserve">, as quais estão definidas no ficheiro stopwords.txt (proveniente do </w:t>
            </w:r>
            <w:r w:rsidRPr="00995E44">
              <w:rPr>
                <w:i/>
              </w:rPr>
              <w:t>Solr</w:t>
            </w:r>
            <w:r w:rsidRPr="00995E44">
              <w:t>).</w:t>
            </w:r>
          </w:p>
        </w:tc>
      </w:tr>
      <w:tr w:rsidR="00E56D64" w:rsidRPr="002147FC"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olr.SynonymFilterFactory"</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ignoreCase</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Corpodetexto"/>
              <w:ind w:firstLine="0"/>
              <w:rPr>
                <w:b/>
              </w:rPr>
            </w:pPr>
            <w:r w:rsidRPr="00995E44">
              <w:t xml:space="preserve">Encontra </w:t>
            </w:r>
            <w:r w:rsidR="00D47A52" w:rsidRPr="00995E44">
              <w:rPr>
                <w:i/>
              </w:rPr>
              <w:t>tokens</w:t>
            </w:r>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filter</w:t>
            </w:r>
            <w:r w:rsidRPr="00BD679D">
              <w:rPr>
                <w:rFonts w:ascii="Courier New" w:eastAsia="Times New Roman" w:hAnsi="Courier New" w:cs="Courier New"/>
                <w:color w:val="000000"/>
                <w:sz w:val="20"/>
                <w:szCs w:val="20"/>
                <w:lang w:eastAsia="pt-PT"/>
              </w:rPr>
              <w:t xml:space="preserve"> </w:t>
            </w:r>
            <w:r w:rsidRPr="00BD679D">
              <w:rPr>
                <w:rFonts w:ascii="Courier New" w:eastAsia="Times New Roman" w:hAnsi="Courier New" w:cs="Courier New"/>
                <w:color w:val="FF0000"/>
                <w:sz w:val="20"/>
                <w:szCs w:val="20"/>
                <w:lang w:eastAsia="pt-PT"/>
              </w:rPr>
              <w:t>class</w:t>
            </w:r>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solr.LowerCaseFilterFactory"</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r w:rsidRPr="00995E44">
              <w:rPr>
                <w:i/>
              </w:rPr>
              <w:t>token</w:t>
            </w:r>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filter</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FF0000"/>
                <w:sz w:val="20"/>
                <w:szCs w:val="20"/>
                <w:lang w:eastAsia="pt-PT"/>
              </w:rPr>
              <w:t>class</w:t>
            </w:r>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solr.RemoveDuplicatesTokenFilterFactory"</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filter</w:t>
            </w:r>
            <w:r w:rsidRPr="008C4554">
              <w:rPr>
                <w:rFonts w:ascii="Courier New" w:eastAsia="Times New Roman" w:hAnsi="Courier New" w:cs="Courier New"/>
                <w:color w:val="000000"/>
                <w:sz w:val="20"/>
                <w:szCs w:val="20"/>
                <w:lang w:eastAsia="pt-PT"/>
              </w:rPr>
              <w:t xml:space="preserve"> </w:t>
            </w:r>
            <w:r w:rsidRPr="008C4554">
              <w:rPr>
                <w:rFonts w:ascii="Courier New" w:eastAsia="Times New Roman" w:hAnsi="Courier New" w:cs="Courier New"/>
                <w:color w:val="FF0000"/>
                <w:sz w:val="20"/>
                <w:szCs w:val="20"/>
                <w:lang w:eastAsia="pt-PT"/>
              </w:rPr>
              <w:t>class</w:t>
            </w:r>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solr.SnowballPorterFilterFactory"</w:t>
            </w:r>
            <w:r w:rsidRPr="008C4554">
              <w:rPr>
                <w:rFonts w:ascii="Courier New" w:eastAsia="Times New Roman" w:hAnsi="Courier New" w:cs="Courier New"/>
                <w:color w:val="000000"/>
                <w:sz w:val="20"/>
                <w:szCs w:val="20"/>
                <w:lang w:eastAsia="pt-PT"/>
              </w:rPr>
              <w:t xml:space="preserve"> </w:t>
            </w:r>
            <w:r w:rsidRPr="008C4554">
              <w:rPr>
                <w:rFonts w:ascii="Courier New" w:eastAsia="Times New Roman" w:hAnsi="Courier New" w:cs="Courier New"/>
                <w:color w:val="FF0000"/>
                <w:sz w:val="20"/>
                <w:szCs w:val="20"/>
                <w:lang w:eastAsia="pt-PT"/>
              </w:rPr>
              <w:t>language</w:t>
            </w:r>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r w:rsidRPr="00D40B90">
              <w:rPr>
                <w:i/>
              </w:rPr>
              <w:t>stemming</w:t>
            </w:r>
            <w:r>
              <w:t>).</w:t>
            </w:r>
          </w:p>
        </w:tc>
      </w:tr>
    </w:tbl>
    <w:p w:rsidR="00741843" w:rsidRDefault="00741843" w:rsidP="00741843">
      <w:pPr>
        <w:pStyle w:val="Legenda"/>
        <w:tabs>
          <w:tab w:val="center" w:pos="4478"/>
          <w:tab w:val="left" w:pos="7515"/>
        </w:tabs>
        <w:jc w:val="left"/>
        <w:rPr>
          <w:i/>
        </w:rPr>
      </w:pPr>
      <w:r w:rsidRPr="00BD679D">
        <w:tab/>
      </w:r>
      <w:bookmarkStart w:id="75" w:name="_Toc454358061"/>
      <w:r w:rsidR="00E56D64">
        <w:t xml:space="preserve">Tabela </w:t>
      </w:r>
      <w:fldSimple w:instr=" SEQ Tabela \* ARABIC ">
        <w:r w:rsidR="00F14DFD">
          <w:rPr>
            <w:noProof/>
          </w:rPr>
          <w:t>4</w:t>
        </w:r>
      </w:fldSimple>
      <w:r w:rsidR="00E56D64">
        <w:t xml:space="preserve"> - Parâmetros de indexação do </w:t>
      </w:r>
      <w:r w:rsidR="00E56D64" w:rsidRPr="00E56D64">
        <w:rPr>
          <w:i/>
        </w:rPr>
        <w:t>Solr</w:t>
      </w:r>
      <w:bookmarkEnd w:id="75"/>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ao </w:t>
      </w:r>
      <w:r w:rsidR="00066871">
        <w:t xml:space="preserve">.NET, que consiste numa </w:t>
      </w:r>
      <w:r w:rsidR="00066871" w:rsidRPr="00E22A55">
        <w:rPr>
          <w:i/>
        </w:rPr>
        <w:t>framework</w:t>
      </w:r>
      <w:r w:rsidR="00066871">
        <w:t xml:space="preserve"> em c#. Com isto foi possível utilizar o </w:t>
      </w:r>
      <w:r w:rsidR="00066871" w:rsidRPr="00066871">
        <w:rPr>
          <w:i/>
        </w:rPr>
        <w:t>Solrnet</w:t>
      </w:r>
      <w:r w:rsidR="00066871">
        <w:t xml:space="preserve"> que consiste num cliente do </w:t>
      </w:r>
      <w:r w:rsidR="00066871" w:rsidRPr="00066871">
        <w:rPr>
          <w:i/>
        </w:rPr>
        <w:t>Solr</w:t>
      </w:r>
      <w:r w:rsidR="00066871">
        <w:t xml:space="preserve"> que permite utilizar as funcionalidades do mesmo através de funções em c# (paralelizáveis). Sendo assim, a utilização do ficheiro </w:t>
      </w:r>
      <w:r w:rsidR="00066871" w:rsidRPr="00A36D34">
        <w:rPr>
          <w:b/>
        </w:rPr>
        <w:t>data-config.xml</w:t>
      </w:r>
      <w:r w:rsidR="00066871">
        <w:t xml:space="preserve"> tornou-se inútil, uma vez que as </w:t>
      </w:r>
      <w:r w:rsidR="00066871" w:rsidRPr="00066871">
        <w:rPr>
          <w:i/>
        </w:rPr>
        <w:t>queries</w:t>
      </w:r>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r w:rsidRPr="00476E5B">
        <w:rPr>
          <w:i/>
        </w:rPr>
        <w:t>Solrnet</w:t>
      </w:r>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Cabealho2"/>
      </w:pPr>
      <w:bookmarkStart w:id="76" w:name="_Toc454266000"/>
      <w:r>
        <w:t>Pesquisa</w:t>
      </w:r>
      <w:bookmarkEnd w:id="76"/>
    </w:p>
    <w:p w:rsidR="00047015" w:rsidRDefault="00831F79" w:rsidP="00047015">
      <w:pPr>
        <w:pStyle w:val="Corpodetexto"/>
      </w:pPr>
      <w:r>
        <w:t>Nesta etapa</w:t>
      </w:r>
      <w:r w:rsidR="00256391">
        <w:t xml:space="preserve"> são utilizadas funcionalidades do </w:t>
      </w:r>
      <w:r w:rsidR="00256391" w:rsidRPr="003317B7">
        <w:rPr>
          <w:i/>
        </w:rPr>
        <w:t>Solrnet</w:t>
      </w:r>
      <w:r w:rsidR="00256391">
        <w:t xml:space="preserve"> para realizar pesquisa sobre os diversos índices.</w:t>
      </w:r>
    </w:p>
    <w:p w:rsidR="00256391" w:rsidRDefault="00256391" w:rsidP="00047015">
      <w:pPr>
        <w:pStyle w:val="Corpodetexto"/>
      </w:pPr>
      <w:r>
        <w:t xml:space="preserve">Para se realizar este processo com sucesso, o </w:t>
      </w:r>
      <w:r w:rsidRPr="003317B7">
        <w:rPr>
          <w:i/>
        </w:rPr>
        <w:t>Solrnet</w:t>
      </w:r>
      <w:r>
        <w:t xml:space="preserve"> dispõe de uma opção para </w:t>
      </w:r>
      <w:r w:rsidR="00ED1406">
        <w:t>executar</w:t>
      </w:r>
      <w:r>
        <w:t xml:space="preserve"> </w:t>
      </w:r>
      <w:r w:rsidRPr="00ED1406">
        <w:rPr>
          <w:i/>
        </w:rPr>
        <w:t>queries</w:t>
      </w:r>
      <w:r>
        <w:t>. Com esta é possível definir quais os campos onde a pesquisa vai ser realizada</w:t>
      </w:r>
      <w:r w:rsidR="00ED1406">
        <w:t xml:space="preserve">, o número </w:t>
      </w:r>
      <w:r w:rsidR="00ED1406">
        <w:lastRenderedPageBreak/>
        <w:t xml:space="preserve">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r w:rsidRPr="00505C05">
        <w:rPr>
          <w:b/>
        </w:rPr>
        <w:t>elemento_id</w:t>
      </w:r>
      <w:r>
        <w:t xml:space="preserve"> e ao </w:t>
      </w:r>
      <w:r w:rsidRPr="00505C05">
        <w:rPr>
          <w:b/>
        </w:rPr>
        <w:t>documento_id</w:t>
      </w:r>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r w:rsidR="00331EF8">
        <w:t>www…?</w:t>
      </w:r>
      <w:r w:rsidR="003D7327" w:rsidRPr="003D7327">
        <w:t>elemId</w:t>
      </w:r>
      <w:r w:rsidR="00331EF8">
        <w:t>=</w:t>
      </w:r>
      <w:r w:rsidR="00331EF8" w:rsidRPr="000838E0">
        <w:rPr>
          <w:b/>
        </w:rPr>
        <w:t>elemento_id</w:t>
      </w:r>
      <w:r w:rsidR="003D7327" w:rsidRPr="003D7327">
        <w:t>&amp;docId=</w:t>
      </w:r>
      <w:r w:rsidR="00331EF8" w:rsidRPr="000838E0">
        <w:rPr>
          <w:b/>
        </w:rPr>
        <w:t>do</w:t>
      </w:r>
      <w:r w:rsidR="003D7327" w:rsidRPr="000838E0">
        <w:rPr>
          <w:b/>
        </w:rPr>
        <w:t>cumento_id</w:t>
      </w:r>
      <w:r w:rsidR="003D7327">
        <w:t>”</w:t>
      </w:r>
      <w:r w:rsidR="00331EF8">
        <w:t xml:space="preserve">. Com este acede-se ao serviço da Glintt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r w:rsidRPr="009D6843">
        <w:rPr>
          <w:b/>
        </w:rPr>
        <w:t>first_name</w:t>
      </w:r>
      <w:r>
        <w:t xml:space="preserve">, </w:t>
      </w:r>
      <w:r w:rsidRPr="009D6843">
        <w:rPr>
          <w:b/>
        </w:rPr>
        <w:t>last_name</w:t>
      </w:r>
      <w:r>
        <w:t xml:space="preserve"> e </w:t>
      </w:r>
      <w:r w:rsidRPr="009D6843">
        <w:rPr>
          <w:b/>
        </w:rPr>
        <w:t>dob</w:t>
      </w:r>
      <w:r>
        <w:t>, estes não são indexados, pois resultam em informação repetida do paciente. É repetida</w:t>
      </w:r>
      <w:r w:rsidR="00AF7E28">
        <w:t>,</w:t>
      </w:r>
      <w:r>
        <w:t xml:space="preserve"> pois estes dados já </w:t>
      </w:r>
      <w:r w:rsidR="00AF7E28">
        <w:t xml:space="preserve">se </w:t>
      </w:r>
      <w:r>
        <w:t xml:space="preserve">encontram no campo </w:t>
      </w:r>
      <w:r w:rsidRPr="00331EF8">
        <w:rPr>
          <w:b/>
        </w:rPr>
        <w:t>value</w:t>
      </w:r>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r w:rsidRPr="000D5194">
        <w:rPr>
          <w:i/>
        </w:rPr>
        <w:t>Solr</w:t>
      </w:r>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r w:rsidR="000D5194" w:rsidRPr="000D5194">
        <w:rPr>
          <w:b/>
        </w:rPr>
        <w:t>value</w:t>
      </w:r>
      <w:r w:rsidR="000D5194">
        <w:t xml:space="preserve"> guarda estes dados e outros, mas não há forma de saber em que posição da lista</w:t>
      </w:r>
      <w:r w:rsidR="00D36621">
        <w:t xml:space="preserve"> </w:t>
      </w:r>
      <w:r w:rsidR="000D5194">
        <w:t>estes são armazenados</w:t>
      </w:r>
      <w:r w:rsidR="00E01219">
        <w:t xml:space="preserve"> (o campo </w:t>
      </w:r>
      <w:r w:rsidR="00E01219" w:rsidRPr="00D36621">
        <w:rPr>
          <w:b/>
        </w:rPr>
        <w:t>value</w:t>
      </w:r>
      <w:r w:rsidR="00E01219">
        <w:t xml:space="preserve"> é multivalor)</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77" w:name="_Toc454266001"/>
      <w:r>
        <w:t xml:space="preserve">Construção de </w:t>
      </w:r>
      <w:r w:rsidRPr="00892042">
        <w:rPr>
          <w:i/>
        </w:rPr>
        <w:t>queries</w:t>
      </w:r>
      <w:bookmarkEnd w:id="77"/>
    </w:p>
    <w:p w:rsidR="008B1B82" w:rsidRDefault="00B26291" w:rsidP="008B1B82">
      <w:pPr>
        <w:pStyle w:val="Corpodetexto"/>
      </w:pPr>
      <w:r>
        <w:t xml:space="preserve">Para a construção das </w:t>
      </w:r>
      <w:r w:rsidRPr="008B1B82">
        <w:rPr>
          <w:i/>
        </w:rPr>
        <w:t>queries</w:t>
      </w:r>
      <w:r>
        <w:t>, o processo de pesquisa precisa de receber</w:t>
      </w:r>
      <w:r w:rsidR="008B1B82">
        <w:t xml:space="preserve"> os termos pesquisados pelo utilizador e as datas (</w:t>
      </w:r>
      <w:r w:rsidR="00FB36FE">
        <w:t xml:space="preserve">estes dados </w:t>
      </w:r>
      <w:r w:rsidR="008B1B82">
        <w:t xml:space="preserve">são concatenados numa só </w:t>
      </w:r>
      <w:r w:rsidR="008B1B82" w:rsidRPr="008B1B82">
        <w:rPr>
          <w:i/>
        </w:rPr>
        <w:t>string</w:t>
      </w:r>
      <w:r w:rsidR="00FB36FE">
        <w:t xml:space="preserve">). Além destes são necessários também </w:t>
      </w:r>
      <w:r w:rsidR="008B1B82">
        <w:t xml:space="preserve">a página inicial e o número de resultados que se querem ver em cada página. O valor </w:t>
      </w:r>
      <w:r w:rsidR="008B1B82" w:rsidRPr="008B1B82">
        <w:rPr>
          <w:i/>
        </w:rPr>
        <w:t>default</w:t>
      </w:r>
      <w:r w:rsidR="008B1B82">
        <w:t xml:space="preserve"> da página inicial é igual a 1. Após receber estes dados faz-se o tratamento da </w:t>
      </w:r>
      <w:r w:rsidR="008B1B82" w:rsidRPr="008B1B82">
        <w:rPr>
          <w:i/>
        </w:rPr>
        <w:t>string</w:t>
      </w:r>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r w:rsidR="008B1B82" w:rsidRPr="008B1B82">
        <w:rPr>
          <w:i/>
        </w:rPr>
        <w:t>string</w:t>
      </w:r>
      <w:r w:rsidR="008B1B82">
        <w:t xml:space="preserve"> permite que todos os dados pesquisados estejam presentes nela.</w:t>
      </w:r>
    </w:p>
    <w:p w:rsidR="00B26291" w:rsidRDefault="008B1B82" w:rsidP="0049782B">
      <w:pPr>
        <w:pStyle w:val="Corpodetexto"/>
      </w:pPr>
      <w:r>
        <w:lastRenderedPageBreak/>
        <w:t xml:space="preserve">Relativamente à página inicial e quantidade de resultados a serem mostrados, apenas servem para reduzir o tamanho da </w:t>
      </w:r>
      <w:r w:rsidRPr="008B1B82">
        <w:rPr>
          <w:i/>
        </w:rPr>
        <w:t>querie</w:t>
      </w:r>
      <w:r>
        <w:t xml:space="preserve">, ou seja, a </w:t>
      </w:r>
      <w:r w:rsidRPr="008B1B82">
        <w:rPr>
          <w:i/>
        </w:rPr>
        <w:t>querie</w:t>
      </w:r>
      <w:r>
        <w:t xml:space="preserve"> feita pelo </w:t>
      </w:r>
      <w:r w:rsidRPr="008B1B82">
        <w:rPr>
          <w:i/>
        </w:rPr>
        <w:t>Solr</w:t>
      </w:r>
      <w:r>
        <w:t xml:space="preserve"> apenas vai retornar os resultados que se enca</w:t>
      </w:r>
      <w:r w:rsidR="0049782B">
        <w:t xml:space="preserve">ixam nesse limite de resultados, tornando assim claro, </w:t>
      </w:r>
      <w:r w:rsidR="00CC7DB8">
        <w:t xml:space="preserve">que a complexidade da </w:t>
      </w:r>
      <w:r w:rsidR="00CC7DB8" w:rsidRPr="00CC7DB8">
        <w:rPr>
          <w:i/>
        </w:rPr>
        <w:t>querie</w:t>
      </w:r>
      <w:r w:rsidR="00CC7DB8">
        <w:t xml:space="preserve"> vai ser menor. Além disto estes parâmetros servem também para controlo da paginação.</w:t>
      </w:r>
    </w:p>
    <w:p w:rsidR="008C47FB" w:rsidRPr="00B26291" w:rsidRDefault="008C47FB" w:rsidP="0049782B">
      <w:pPr>
        <w:pStyle w:val="Corpodetexto"/>
      </w:pPr>
      <w:r>
        <w:t xml:space="preserve">Após a construção e execução da </w:t>
      </w:r>
      <w:r w:rsidRPr="008C47FB">
        <w:rPr>
          <w:i/>
        </w:rPr>
        <w:t>querie</w:t>
      </w:r>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78" w:name="_Toc454266002"/>
      <w:r>
        <w:t>Classificação</w:t>
      </w:r>
      <w:bookmarkEnd w:id="78"/>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r w:rsidR="007D4C9B" w:rsidRPr="007D4C9B">
        <w:rPr>
          <w:i/>
        </w:rPr>
        <w:t>Solr</w:t>
      </w:r>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r w:rsidR="00B81B74" w:rsidRPr="00B81B74">
        <w:rPr>
          <w:i/>
        </w:rPr>
        <w:t>Solr</w:t>
      </w:r>
      <w:r w:rsidR="00B81B74">
        <w:t xml:space="preserve"> </w:t>
      </w:r>
      <w:r>
        <w:t>assenta</w:t>
      </w:r>
      <w:r w:rsidR="0075127A">
        <w:t xml:space="preserve"> principalmente</w:t>
      </w:r>
      <w:r>
        <w:t xml:space="preserve"> no modelo vetorial.</w:t>
      </w:r>
    </w:p>
    <w:p w:rsidR="00892042" w:rsidRDefault="00892042" w:rsidP="00892042">
      <w:pPr>
        <w:pStyle w:val="Cabealho3"/>
      </w:pPr>
      <w:bookmarkStart w:id="79" w:name="_Toc454266003"/>
      <w:r>
        <w:t>Construção dos resultados</w:t>
      </w:r>
      <w:bookmarkEnd w:id="79"/>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r w:rsidRPr="00B81B74">
        <w:rPr>
          <w:b/>
          <w:i/>
        </w:rPr>
        <w:t>HighlightingParameters</w:t>
      </w:r>
      <w:r>
        <w:t xml:space="preserve">, que é uma função disponível no </w:t>
      </w:r>
      <w:r w:rsidRPr="00F15CA8">
        <w:rPr>
          <w:i/>
        </w:rPr>
        <w:t>Solrnet</w:t>
      </w:r>
      <w:r>
        <w:t xml:space="preserve"> que permite através da definição de alguns parâmetros presentes nos xml de configuração do </w:t>
      </w:r>
      <w:r w:rsidRPr="00F15CA8">
        <w:rPr>
          <w:i/>
        </w:rPr>
        <w:t>Solr</w:t>
      </w:r>
      <w:r>
        <w:t xml:space="preserve">, colocar umas </w:t>
      </w:r>
      <w:r w:rsidRPr="00B81B74">
        <w:rPr>
          <w:i/>
        </w:rPr>
        <w:t>tags</w:t>
      </w:r>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r w:rsidR="00F15CA8" w:rsidRPr="00F15CA8">
        <w:rPr>
          <w:i/>
        </w:rPr>
        <w:t>tags</w:t>
      </w:r>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Pr="00B81B74" w:rsidRDefault="00F15CA8" w:rsidP="00B81B74">
      <w:pPr>
        <w:pStyle w:val="Corpodetexto"/>
      </w:pPr>
      <w:r>
        <w:t>Assim, com esta etapa, consegue-se retornar todos os resultados necessários para mostrar ao utilizador em cada linha de pesquisa.</w:t>
      </w:r>
    </w:p>
    <w:p w:rsidR="00047015" w:rsidRDefault="00047015" w:rsidP="00047015">
      <w:pPr>
        <w:pStyle w:val="Cabealho2"/>
      </w:pPr>
      <w:bookmarkStart w:id="80" w:name="_Toc454266004"/>
      <w:r>
        <w:lastRenderedPageBreak/>
        <w:t>Interface</w:t>
      </w:r>
      <w:bookmarkEnd w:id="80"/>
    </w:p>
    <w:p w:rsidR="00AA053B" w:rsidRDefault="00A9176D" w:rsidP="00AA053B">
      <w:pPr>
        <w:pStyle w:val="Corpodetexto"/>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Glint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r w:rsidRPr="00A72D90">
        <w:rPr>
          <w:i/>
        </w:rPr>
        <w:t>default</w:t>
      </w:r>
      <w:r>
        <w:t>=5). É responsável por mostrar as páginas por onde o utilizador pode navegar.</w:t>
      </w:r>
    </w:p>
    <w:p w:rsidR="006B5CAF" w:rsidRDefault="006B5CAF" w:rsidP="006B5CAF">
      <w:pPr>
        <w:pStyle w:val="Corpodetexto"/>
      </w:pPr>
      <w:r>
        <w:t>A seguir pode ser vista uma imagem da interface em causa:</w:t>
      </w:r>
    </w:p>
    <w:p w:rsidR="006B5CAF" w:rsidRDefault="006B5CAF" w:rsidP="006B5CAF">
      <w:pPr>
        <w:pStyle w:val="Corpodetexto"/>
      </w:pPr>
      <w:r w:rsidRPr="006B5CAF">
        <w:rPr>
          <w:highlight w:val="red"/>
        </w:rPr>
        <w:t>Colocar imagem do índex.cshtml</w:t>
      </w:r>
    </w:p>
    <w:p w:rsidR="006B5CAF" w:rsidRDefault="00A72D90" w:rsidP="006B5CAF">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 demográfica e dos documentos, como pode ser observado na figura seguinte.</w:t>
      </w:r>
    </w:p>
    <w:p w:rsidR="00A72D90" w:rsidRDefault="00A72D90" w:rsidP="006B5CAF">
      <w:pPr>
        <w:pStyle w:val="Corpodetexto"/>
      </w:pPr>
      <w:r w:rsidRPr="00A72D90">
        <w:rPr>
          <w:highlight w:val="red"/>
        </w:rPr>
        <w:t>Colocar imagem de um resultado</w:t>
      </w:r>
    </w:p>
    <w:p w:rsidR="00A72D90" w:rsidRDefault="00A72D90" w:rsidP="006B5CAF">
      <w:pPr>
        <w:pStyle w:val="Corpodetexto"/>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w:t>
      </w:r>
      <w:r w:rsidR="00BF7CEA">
        <w:lastRenderedPageBreak/>
        <w:t>browser. Após fazê-lo visualizará a última pesquisa efetuada. Uma imagem da interface da informação demográfica é apresentada a seguir.</w:t>
      </w:r>
    </w:p>
    <w:p w:rsidR="00BF7CEA" w:rsidRDefault="00BF7CEA" w:rsidP="006B5CAF">
      <w:pPr>
        <w:pStyle w:val="Corpodetexto"/>
      </w:pPr>
      <w:r w:rsidRPr="00BF7CEA">
        <w:rPr>
          <w:highlight w:val="red"/>
        </w:rPr>
        <w:t>Colocar imagem de informação demográfica</w:t>
      </w:r>
    </w:p>
    <w:p w:rsidR="00BF7CEA" w:rsidRDefault="00BF7CEA" w:rsidP="00BF7CEA">
      <w:pPr>
        <w:pStyle w:val="Corpodetexto"/>
      </w:pPr>
      <w:r>
        <w:t>Por fim, no ecrã de visualização de documentos é usado um serviço da Glint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81" w:name="_Toc454266005"/>
      <w:r>
        <w:t>Ferramentas e Tecnologias</w:t>
      </w:r>
      <w:bookmarkEnd w:id="81"/>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r w:rsidRPr="003A5AFD">
        <w:rPr>
          <w:b/>
        </w:rPr>
        <w:t>Archetype Editor</w:t>
      </w:r>
      <w:r>
        <w:t xml:space="preserve">: ferramenta utilizada para criar os arquétipos necessários para o desenvolvimento do </w:t>
      </w:r>
      <w:r w:rsidRPr="008E5400">
        <w:rPr>
          <w:i/>
        </w:rPr>
        <w:t>template</w:t>
      </w:r>
      <w:r>
        <w:t>;</w:t>
      </w:r>
    </w:p>
    <w:p w:rsidR="008E5400" w:rsidRDefault="008E5400" w:rsidP="008E5400">
      <w:pPr>
        <w:pStyle w:val="Corpodetexto"/>
        <w:numPr>
          <w:ilvl w:val="0"/>
          <w:numId w:val="43"/>
        </w:numPr>
      </w:pPr>
      <w:r w:rsidRPr="003A5AFD">
        <w:rPr>
          <w:b/>
        </w:rPr>
        <w:t>Template Designer</w:t>
      </w:r>
      <w:r>
        <w:t xml:space="preserve">: ferramenta utilizada para a criação de </w:t>
      </w:r>
      <w:r w:rsidRPr="008E5400">
        <w:rPr>
          <w:i/>
        </w:rPr>
        <w:t>templates</w:t>
      </w:r>
      <w:r>
        <w:t>;</w:t>
      </w:r>
    </w:p>
    <w:p w:rsidR="008E5400" w:rsidRDefault="008E5400" w:rsidP="008E5400">
      <w:pPr>
        <w:pStyle w:val="Corpodetexto"/>
        <w:numPr>
          <w:ilvl w:val="0"/>
          <w:numId w:val="43"/>
        </w:numPr>
      </w:pPr>
      <w:r w:rsidRPr="003A5AFD">
        <w:rPr>
          <w:b/>
        </w:rPr>
        <w:t>Insomnia</w:t>
      </w:r>
      <w:r>
        <w:t xml:space="preserve">: extensão do Google Chrome que serve para testar/fazer pedidos </w:t>
      </w:r>
      <w:r w:rsidR="009F3339">
        <w:t>REST</w:t>
      </w:r>
      <w:r>
        <w:t xml:space="preserve"> a um servidor. Utilizado para testar os pedidos ao </w:t>
      </w:r>
      <w:r w:rsidRPr="008E5400">
        <w:rPr>
          <w:i/>
        </w:rPr>
        <w:t>EHRServer</w:t>
      </w:r>
      <w:r>
        <w:t>;</w:t>
      </w:r>
    </w:p>
    <w:p w:rsidR="008E5400" w:rsidRDefault="008E5400" w:rsidP="008E5400">
      <w:pPr>
        <w:pStyle w:val="Corpodetexto"/>
        <w:numPr>
          <w:ilvl w:val="0"/>
          <w:numId w:val="43"/>
        </w:numPr>
      </w:pPr>
      <w:r w:rsidRPr="003A5AFD">
        <w:rPr>
          <w:b/>
        </w:rPr>
        <w:t>Fiddler</w:t>
      </w:r>
      <w:r>
        <w:t xml:space="preserve">: ferramenta que grava o tráfico </w:t>
      </w:r>
      <w:r w:rsidR="009F3339">
        <w:t>HTTP</w:t>
      </w:r>
      <w:r>
        <w:t xml:space="preserve"> entre outras funcionalidades. Utilizada juntamente com o Insomnia para testar pedidos ao </w:t>
      </w:r>
      <w:r w:rsidRPr="00DC2C12">
        <w:rPr>
          <w:i/>
        </w:rPr>
        <w:t>EHRServer</w:t>
      </w:r>
      <w:r>
        <w:t>;</w:t>
      </w:r>
    </w:p>
    <w:p w:rsidR="008E5400" w:rsidRDefault="00183961" w:rsidP="008E5400">
      <w:pPr>
        <w:pStyle w:val="Corpodetexto"/>
        <w:numPr>
          <w:ilvl w:val="0"/>
          <w:numId w:val="43"/>
        </w:numPr>
      </w:pPr>
      <w:r w:rsidRPr="003A5AFD">
        <w:rPr>
          <w:b/>
        </w:rPr>
        <w:t>.NET</w:t>
      </w:r>
      <w:r>
        <w:t xml:space="preserve">: </w:t>
      </w:r>
      <w:r w:rsidRPr="00D46477">
        <w:rPr>
          <w:i/>
        </w:rPr>
        <w:t>framework</w:t>
      </w:r>
      <w:r>
        <w:t xml:space="preserve"> utilizada para desenvolver a aplicação;</w:t>
      </w:r>
    </w:p>
    <w:p w:rsidR="00183961" w:rsidRDefault="00183961" w:rsidP="008E5400">
      <w:pPr>
        <w:pStyle w:val="Corpodetexto"/>
        <w:numPr>
          <w:ilvl w:val="0"/>
          <w:numId w:val="43"/>
        </w:numPr>
      </w:pPr>
      <w:r w:rsidRPr="003A5AFD">
        <w:rPr>
          <w:b/>
        </w:rPr>
        <w:t>Visual Studio</w:t>
      </w:r>
      <w:r>
        <w:t xml:space="preserve">: ferramenta onde </w:t>
      </w:r>
      <w:r w:rsidR="00D46477">
        <w:t xml:space="preserve">se </w:t>
      </w:r>
      <w:r>
        <w:t>programou toda a aplicação;</w:t>
      </w:r>
    </w:p>
    <w:p w:rsidR="00183961" w:rsidRDefault="00183961" w:rsidP="008E5400">
      <w:pPr>
        <w:pStyle w:val="Corpodetexto"/>
        <w:numPr>
          <w:ilvl w:val="0"/>
          <w:numId w:val="43"/>
        </w:numPr>
      </w:pPr>
      <w:r w:rsidRPr="003A5AFD">
        <w:rPr>
          <w:b/>
        </w:rPr>
        <w:t>SQLNavigator</w:t>
      </w:r>
      <w:r>
        <w:t xml:space="preserve">: usado para gerir e testar </w:t>
      </w:r>
      <w:r w:rsidR="00D46477" w:rsidRPr="00D46477">
        <w:rPr>
          <w:i/>
        </w:rPr>
        <w:t>queries</w:t>
      </w:r>
      <w:r w:rsidR="00D46477">
        <w:t xml:space="preserve"> relativa</w:t>
      </w:r>
      <w:r>
        <w:t>s à base de dados da Glintt;</w:t>
      </w:r>
    </w:p>
    <w:p w:rsidR="00183961" w:rsidRDefault="00183961" w:rsidP="008E5400">
      <w:pPr>
        <w:pStyle w:val="Corpodetexto"/>
        <w:numPr>
          <w:ilvl w:val="0"/>
          <w:numId w:val="43"/>
        </w:numPr>
      </w:pPr>
      <w:r w:rsidRPr="003A5AFD">
        <w:rPr>
          <w:b/>
        </w:rPr>
        <w:t>MySQL Workbench</w:t>
      </w:r>
      <w:r>
        <w:t>: usado par</w:t>
      </w:r>
      <w:r w:rsidR="00D46477">
        <w:t xml:space="preserve">a gerir e testar </w:t>
      </w:r>
      <w:r w:rsidR="00D46477" w:rsidRPr="00D46477">
        <w:rPr>
          <w:i/>
        </w:rPr>
        <w:t>queries</w:t>
      </w:r>
      <w:r w:rsidR="00D46477">
        <w:t xml:space="preserve"> relativa</w:t>
      </w:r>
      <w:r>
        <w:t xml:space="preserve">s à base de dados do </w:t>
      </w:r>
      <w:r w:rsidRPr="00D46477">
        <w:rPr>
          <w:i/>
        </w:rPr>
        <w:t>EHRServer</w:t>
      </w:r>
      <w:r>
        <w:t>;</w:t>
      </w:r>
    </w:p>
    <w:p w:rsidR="00183961" w:rsidRDefault="00183961" w:rsidP="008E5400">
      <w:pPr>
        <w:pStyle w:val="Corpodetexto"/>
        <w:numPr>
          <w:ilvl w:val="0"/>
          <w:numId w:val="43"/>
        </w:numPr>
      </w:pPr>
      <w:r w:rsidRPr="003A5AFD">
        <w:rPr>
          <w:b/>
        </w:rPr>
        <w:t>Solr</w:t>
      </w:r>
      <w:r>
        <w:t xml:space="preserve">: usado para pesquisa e indexação </w:t>
      </w:r>
      <w:r w:rsidR="00D46477">
        <w:t>da informação</w:t>
      </w:r>
      <w:r>
        <w:t>;</w:t>
      </w:r>
    </w:p>
    <w:p w:rsidR="00183961" w:rsidRDefault="00183961" w:rsidP="008E5400">
      <w:pPr>
        <w:pStyle w:val="Corpodetexto"/>
        <w:numPr>
          <w:ilvl w:val="0"/>
          <w:numId w:val="43"/>
        </w:numPr>
      </w:pPr>
      <w:r w:rsidRPr="003A5AFD">
        <w:rPr>
          <w:b/>
        </w:rPr>
        <w:t>Solrnet</w:t>
      </w:r>
      <w:r>
        <w:t xml:space="preserve">: cliente para o </w:t>
      </w:r>
      <w:r w:rsidRPr="00D46477">
        <w:rPr>
          <w:i/>
        </w:rPr>
        <w:t>Solr</w:t>
      </w:r>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Fiddler e Insomnia foram sem dúvida as mais uteis para se </w:t>
      </w:r>
      <w:r>
        <w:lastRenderedPageBreak/>
        <w:t>conseguir avaliar da melhor forma os pedidos realizados tanto ao EHR como os da própria aplicação.</w:t>
      </w:r>
    </w:p>
    <w:p w:rsidR="009173F2" w:rsidRDefault="00694806" w:rsidP="006005AC">
      <w:pPr>
        <w:pStyle w:val="Cabealho2"/>
        <w:ind w:left="576" w:hanging="576"/>
      </w:pPr>
      <w:bookmarkStart w:id="82" w:name="_Toc454266006"/>
      <w:r>
        <w:t>Resumo</w:t>
      </w:r>
      <w:bookmarkEnd w:id="82"/>
    </w:p>
    <w:p w:rsidR="009173F2" w:rsidRDefault="006005AC" w:rsidP="00E13CE6">
      <w:pPr>
        <w:pStyle w:val="Corpodetexto"/>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Corpodetexto"/>
      </w:pPr>
      <w:r>
        <w:rPr>
          <w:noProof/>
          <w:lang w:eastAsia="pt-PT"/>
        </w:rPr>
        <mc:AlternateContent>
          <mc:Choice Requires="wpg">
            <w:drawing>
              <wp:anchor distT="0" distB="0" distL="114300" distR="114300" simplePos="0" relativeHeight="251710464" behindDoc="0" locked="0" layoutInCell="1" allowOverlap="1" wp14:anchorId="5D7C7182" wp14:editId="0A1B73C1">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2147FC" w:rsidRPr="00A6376E" w:rsidRDefault="002147FC" w:rsidP="0024508E">
                              <w:pPr>
                                <w:pStyle w:val="Legenda"/>
                                <w:jc w:val="center"/>
                                <w:rPr>
                                  <w:noProof/>
                                </w:rPr>
                              </w:pPr>
                              <w:bookmarkStart w:id="83" w:name="_Toc454358057"/>
                              <w:r>
                                <w:t xml:space="preserve">Figura </w:t>
                              </w:r>
                              <w:fldSimple w:instr=" SEQ Figura \* ARABIC ">
                                <w:r>
                                  <w:rPr>
                                    <w:noProof/>
                                  </w:rPr>
                                  <w:t>13</w:t>
                                </w:r>
                              </w:fldSimple>
                              <w:r>
                                <w:t xml:space="preserve"> - Passos de execução da aplicação</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7C7182" id="Group 45" o:spid="_x0000_s1064" style="position:absolute;left:0;text-align:left;margin-left:-.3pt;margin-top:22.05pt;width:426.3pt;height:282.5pt;z-index:251710464"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DXizo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65" type="#_x0000_t75" style="position:absolute;width:54140;height:31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">
                  <v:imagedata r:id="rId78" o:title=""/>
                  <v:path arrowok="t"/>
                </v:shape>
                <v:shape id="Text Box 44" o:spid="_x0000_s1066" type="#_x0000_t202" style="position:absolute;top:32194;width:5414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2147FC" w:rsidRPr="00A6376E" w:rsidRDefault="002147FC" w:rsidP="0024508E">
                        <w:pPr>
                          <w:pStyle w:val="Legenda"/>
                          <w:jc w:val="center"/>
                          <w:rPr>
                            <w:noProof/>
                          </w:rPr>
                        </w:pPr>
                        <w:bookmarkStart w:id="84" w:name="_Toc454358057"/>
                        <w:r>
                          <w:t xml:space="preserve">Figura </w:t>
                        </w:r>
                        <w:fldSimple w:instr=" SEQ Figura \* ARABIC ">
                          <w:r>
                            <w:rPr>
                              <w:noProof/>
                            </w:rPr>
                            <w:t>13</w:t>
                          </w:r>
                        </w:fldSimple>
                        <w:r>
                          <w:t xml:space="preserve"> - Passos de execução da aplicação</w:t>
                        </w:r>
                        <w:bookmarkEnd w:id="84"/>
                      </w:p>
                    </w:txbxContent>
                  </v:textbox>
                </v:shape>
                <w10:wrap type="through"/>
              </v:group>
            </w:pict>
          </mc:Fallback>
        </mc:AlternateContent>
      </w:r>
    </w:p>
    <w:p w:rsidR="00567067" w:rsidRDefault="00567067" w:rsidP="00A42238">
      <w:pPr>
        <w:pStyle w:val="Corpodetexto"/>
      </w:pPr>
      <w:r>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r w:rsidR="00A42238" w:rsidRPr="00477945">
        <w:rPr>
          <w:i/>
        </w:rPr>
        <w:t>EHRServer</w:t>
      </w:r>
      <w:r w:rsidR="00A42238">
        <w:t xml:space="preserve"> e, com isto, é possível fazer o mapeamento da base de dados da Glintt para o EHR. Estes pedidos respeitam as estruturas dos arquétipos e </w:t>
      </w:r>
      <w:r w:rsidR="00A42238" w:rsidRPr="00153BC6">
        <w:rPr>
          <w:i/>
        </w:rPr>
        <w:t>templa</w:t>
      </w:r>
      <w:r w:rsidR="00477945" w:rsidRPr="00153BC6">
        <w:rPr>
          <w:i/>
        </w:rPr>
        <w:t>tes</w:t>
      </w:r>
      <w:r w:rsidR="00477945">
        <w:t>, tornando</w:t>
      </w:r>
      <w:r w:rsidR="00A42238">
        <w:t xml:space="preserve"> possível</w:t>
      </w:r>
      <w:r w:rsidR="00477945">
        <w:t xml:space="preserve"> uma uniformização da informação. Após estes passos, tem-se a inicialização do xml, </w:t>
      </w:r>
      <w:r w:rsidR="00153BC6">
        <w:t>o qual</w:t>
      </w:r>
      <w:r w:rsidR="00477945">
        <w:t xml:space="preserve"> apenas foi possível con</w:t>
      </w:r>
      <w:r w:rsidR="0088172A">
        <w:t>s</w:t>
      </w:r>
      <w:r w:rsidR="00477945">
        <w:t xml:space="preserve">truir com a ajuda de Pablo Pazos, uma vez que a documentação referente a este tópico não era suficiente. Com essa ajuda e utilizando as ferramentas próprias para o caso, desenvolveram-se vários arquétipos e </w:t>
      </w:r>
      <w:r w:rsidR="00477945" w:rsidRPr="00153BC6">
        <w:rPr>
          <w:i/>
        </w:rPr>
        <w:t>templates</w:t>
      </w:r>
      <w:r w:rsidR="00477945">
        <w:t xml:space="preserve"> de forma a testar a sua aplicação</w:t>
      </w:r>
      <w:r w:rsidR="00F01AF7">
        <w:t xml:space="preserve"> nas solução</w:t>
      </w:r>
      <w:r w:rsidR="00477945">
        <w:t xml:space="preserve">. Posteriormente a estes testes finalizou-se esta etapa criando um </w:t>
      </w:r>
      <w:r w:rsidR="00477945" w:rsidRPr="00153BC6">
        <w:rPr>
          <w:i/>
        </w:rPr>
        <w:t>template</w:t>
      </w:r>
      <w:r w:rsidR="00477945">
        <w:t xml:space="preserve"> e xml finais.</w:t>
      </w:r>
      <w:r w:rsidR="00153BC6">
        <w:t xml:space="preserve"> Este último é submetido usando um pedido REST.</w:t>
      </w:r>
    </w:p>
    <w:p w:rsidR="00153BC6" w:rsidRDefault="00153BC6" w:rsidP="00A42238">
      <w:pPr>
        <w:pStyle w:val="Corpodetexto"/>
      </w:pPr>
      <w:r>
        <w:lastRenderedPageBreak/>
        <w:t xml:space="preserve">Uma vez submetidos todos os dados essenciais, segue-se o processo de indexação que, executando </w:t>
      </w:r>
      <w:r w:rsidRPr="00694806">
        <w:rPr>
          <w:i/>
        </w:rPr>
        <w:t>queires</w:t>
      </w:r>
      <w:r>
        <w:t xml:space="preserve"> ao EHR, indexa a informação necessária</w:t>
      </w:r>
      <w:r w:rsidR="00694806">
        <w:t xml:space="preserve"> para esta aplicação. Neste processo existem várias etapas: a construção das </w:t>
      </w:r>
      <w:r w:rsidR="00694806" w:rsidRPr="00694806">
        <w:rPr>
          <w:i/>
        </w:rPr>
        <w:t>queries</w:t>
      </w:r>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Corpodetexto"/>
      </w:pPr>
      <w:r>
        <w:t xml:space="preserve">Por fim, é importante referir que os passos de execução da imagem anterior repetem-se uma vez que a aplicação executa em paralelo, usando </w:t>
      </w:r>
      <w:r w:rsidRPr="00694806">
        <w:rPr>
          <w:i/>
        </w:rPr>
        <w:t>Tasks</w:t>
      </w:r>
      <w:r>
        <w:t xml:space="preserve"> do c#. O paralelismo é induzido logo no primeiro passo, pois a </w:t>
      </w:r>
      <w:r w:rsidRPr="00694806">
        <w:rPr>
          <w:i/>
        </w:rPr>
        <w:t>query</w:t>
      </w:r>
      <w:r>
        <w:t xml:space="preserve"> apenas retorna parte dos resultados, sendo que os restantes resultados são retornados a partir de outra </w:t>
      </w:r>
      <w:r w:rsidRPr="00694806">
        <w:rPr>
          <w:i/>
        </w:rPr>
        <w:t>Task</w:t>
      </w:r>
      <w:r>
        <w:t>. Assim, com esta implementação, consegue-se acelerar todo o processo desde o mapeamento até à indexação.</w:t>
      </w:r>
    </w:p>
    <w:p w:rsidR="00477945" w:rsidRDefault="00477945" w:rsidP="00A42238">
      <w:pPr>
        <w:pStyle w:val="Corpodetexto"/>
      </w:pPr>
    </w:p>
    <w:p w:rsidR="00477945" w:rsidRPr="00EF29B2" w:rsidRDefault="00477945" w:rsidP="00B302BC">
      <w:pPr>
        <w:pStyle w:val="Corpodetexto"/>
        <w:ind w:firstLine="0"/>
        <w:sectPr w:rsidR="00477945" w:rsidRPr="00EF29B2" w:rsidSect="00314E43">
          <w:headerReference w:type="even" r:id="rId79"/>
          <w:headerReference w:type="default" r:id="rId80"/>
          <w:footerReference w:type="even" r:id="rId81"/>
          <w:footerReference w:type="default" r:id="rId82"/>
          <w:headerReference w:type="first" r:id="rId83"/>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85" w:name="_Toc454266007"/>
      <w:r>
        <w:t>Simulação e Resultados</w:t>
      </w:r>
      <w:bookmarkEnd w:id="85"/>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86" w:name="_Toc454266008"/>
      <w:r>
        <w:t>Introdução</w:t>
      </w:r>
      <w:bookmarkEnd w:id="86"/>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principalmente para observar se os tempos de indexação e de mapeamento entre os dados da BD de documentos da Glintt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87" w:name="_Toc454266009"/>
      <w:r>
        <w:t>Cenário</w:t>
      </w:r>
      <w:bookmarkStart w:id="88" w:name="_GoBack"/>
      <w:bookmarkEnd w:id="87"/>
      <w:bookmarkEnd w:id="88"/>
    </w:p>
    <w:p w:rsidR="00EB2343" w:rsidRDefault="00EB2343" w:rsidP="009173F2">
      <w:pPr>
        <w:rPr>
          <w:color w:val="000000" w:themeColor="text1"/>
        </w:rPr>
      </w:pPr>
      <w:r>
        <w:rPr>
          <w:color w:val="000000" w:themeColor="text1"/>
        </w:rPr>
        <w:t xml:space="preserve">Para os testes realizados foram utilizados cerca de 3680 documentos da BD de documentos da Glintt. Além disto, com o fim de testar se diferentes máquinas, com diferentes características, </w:t>
      </w:r>
      <w:r>
        <w:rPr>
          <w:color w:val="000000" w:themeColor="text1"/>
        </w:rPr>
        <w:lastRenderedPageBreak/>
        <w:t>apresentam tempos de execução diferentes, foram realizadas duas execuç</w:t>
      </w:r>
      <w:r w:rsidR="00A26A03">
        <w:rPr>
          <w:color w:val="000000" w:themeColor="text1"/>
        </w:rPr>
        <w:t xml:space="preserve">ões, uma em </w:t>
      </w:r>
      <w:r>
        <w:rPr>
          <w:color w:val="000000" w:themeColor="text1"/>
        </w:rPr>
        <w:t>cada</w:t>
      </w:r>
      <w:r w:rsidR="00A26A03">
        <w:rPr>
          <w:color w:val="000000" w:themeColor="text1"/>
        </w:rPr>
        <w:t xml:space="preserve"> </w:t>
      </w:r>
      <w:r>
        <w:rPr>
          <w:color w:val="000000" w:themeColor="text1"/>
        </w:rPr>
        <w:t>m</w:t>
      </w:r>
      <w:r w:rsidR="00A26A03">
        <w:rPr>
          <w:color w:val="000000" w:themeColor="text1"/>
        </w:rPr>
        <w:t>áquina</w:t>
      </w:r>
      <w:r>
        <w:rPr>
          <w:color w:val="000000" w:themeColor="text1"/>
        </w:rPr>
        <w:t>.</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26A03">
              <w:rPr>
                <w:color w:val="000000" w:themeColor="text1"/>
              </w:rPr>
              <w:t>Genuin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89" w:name="_Toc454358062"/>
      <w:r>
        <w:t xml:space="preserve">Tabela </w:t>
      </w:r>
      <w:fldSimple w:instr=" SEQ Tabela \* ARABIC ">
        <w:r w:rsidR="00F14DFD">
          <w:rPr>
            <w:noProof/>
          </w:rPr>
          <w:t>5</w:t>
        </w:r>
      </w:fldSimple>
      <w:r>
        <w:t xml:space="preserve"> - Características das máquinas</w:t>
      </w:r>
      <w:bookmarkEnd w:id="89"/>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o mapeamento dos dados para o EHR. Em conversação com Pablo Pazos chegou-se à seguinte conclus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de memória</w:t>
      </w:r>
      <w:r>
        <w:rPr>
          <w:color w:val="000000" w:themeColor="text1"/>
        </w:rPr>
        <w:t>.</w:t>
      </w:r>
      <w:r w:rsidR="00C06BB7">
        <w:rPr>
          <w:color w:val="000000" w:themeColor="text1"/>
        </w:rPr>
        <w:t xml:space="preserve"> </w:t>
      </w:r>
      <w:r w:rsidR="00A3071E">
        <w:rPr>
          <w:color w:val="000000" w:themeColor="text1"/>
        </w:rPr>
        <w:t>Assim sendo, serão realizados testes com partições de diferentes tamanhos: 100, 500 e 900.</w:t>
      </w:r>
    </w:p>
    <w:p w:rsidR="00A3071E" w:rsidRPr="00A95C7F" w:rsidRDefault="00A3071E" w:rsidP="009173F2">
      <w:pPr>
        <w:rPr>
          <w:color w:val="000000" w:themeColor="text1"/>
        </w:rPr>
      </w:pPr>
      <w:r>
        <w:rPr>
          <w:color w:val="000000" w:themeColor="text1"/>
        </w:rPr>
        <w:t>No tópico seguinte são apresentados os resultados experimentais dos testes realizados.</w:t>
      </w:r>
    </w:p>
    <w:p w:rsidR="009173F2" w:rsidRDefault="009173F2" w:rsidP="00BC7B80">
      <w:pPr>
        <w:pStyle w:val="Cabealho2"/>
      </w:pPr>
      <w:bookmarkStart w:id="90" w:name="_Toc454266012"/>
      <w:r>
        <w:t>Resultados Experimentais</w:t>
      </w:r>
      <w:bookmarkEnd w:id="90"/>
    </w:p>
    <w:tbl>
      <w:tblPr>
        <w:tblStyle w:val="TabelaSimples1"/>
        <w:tblW w:w="0" w:type="auto"/>
        <w:jc w:val="center"/>
        <w:tblLook w:val="04A0" w:firstRow="1" w:lastRow="0" w:firstColumn="1" w:lastColumn="0" w:noHBand="0" w:noVBand="1"/>
      </w:tblPr>
      <w:tblGrid>
        <w:gridCol w:w="2709"/>
        <w:gridCol w:w="656"/>
        <w:gridCol w:w="889"/>
        <w:gridCol w:w="656"/>
        <w:gridCol w:w="25"/>
        <w:gridCol w:w="631"/>
        <w:gridCol w:w="779"/>
        <w:gridCol w:w="656"/>
        <w:gridCol w:w="25"/>
      </w:tblGrid>
      <w:tr w:rsidR="00BC7B80" w:rsidTr="006A59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2226" w:type="dxa"/>
            <w:gridSpan w:val="4"/>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1968" w:type="dxa"/>
            <w:gridSpan w:val="4"/>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6A590D">
        <w:trPr>
          <w:gridAfter w:val="1"/>
          <w:cnfStyle w:val="000000100000" w:firstRow="0" w:lastRow="0" w:firstColumn="0" w:lastColumn="0" w:oddVBand="0" w:evenVBand="0" w:oddHBand="1" w:evenHBand="0" w:firstRowFirstColumn="0" w:firstRowLastColumn="0" w:lastRowFirstColumn="0" w:lastRowLastColumn="0"/>
          <w:wAfter w:w="25" w:type="dxa"/>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273B2B" w:rsidP="009173F2">
            <w:pPr>
              <w:pStyle w:val="Corpodetexto"/>
              <w:ind w:firstLine="0"/>
            </w:pPr>
            <w:r>
              <w:t>Tamanho da partição</w:t>
            </w:r>
          </w:p>
        </w:tc>
        <w:tc>
          <w:tcPr>
            <w:tcW w:w="656" w:type="dxa"/>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889" w:type="dxa"/>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656" w:type="dxa"/>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900</w:t>
            </w:r>
          </w:p>
        </w:tc>
        <w:tc>
          <w:tcPr>
            <w:tcW w:w="656" w:type="dxa"/>
            <w:gridSpan w:val="2"/>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56" w:type="dxa"/>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656" w:type="dxa"/>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900</w:t>
            </w:r>
          </w:p>
        </w:tc>
      </w:tr>
      <w:tr w:rsidR="00BC7B80" w:rsidTr="006A590D">
        <w:trPr>
          <w:gridAfter w:val="1"/>
          <w:wAfter w:w="25" w:type="dxa"/>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656" w:type="dxa"/>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889" w:type="dxa"/>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656" w:type="dxa"/>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656" w:type="dxa"/>
            <w:gridSpan w:val="2"/>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656" w:type="dxa"/>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656" w:type="dxa"/>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r>
      <w:tr w:rsidR="00BC7B80" w:rsidTr="006A590D">
        <w:trPr>
          <w:gridAfter w:val="1"/>
          <w:cnfStyle w:val="000000100000" w:firstRow="0" w:lastRow="0" w:firstColumn="0" w:lastColumn="0" w:oddVBand="0" w:evenVBand="0" w:oddHBand="1" w:evenHBand="0" w:firstRowFirstColumn="0" w:firstRowLastColumn="0" w:lastRowFirstColumn="0" w:lastRowLastColumn="0"/>
          <w:wAfter w:w="25" w:type="dxa"/>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656" w:type="dxa"/>
          </w:tcPr>
          <w:p w:rsidR="00BC7B80" w:rsidRDefault="00BC7B80" w:rsidP="009173F2">
            <w:pPr>
              <w:pStyle w:val="Corpodetexto"/>
              <w:ind w:firstLine="0"/>
              <w:cnfStyle w:val="000000100000" w:firstRow="0" w:lastRow="0" w:firstColumn="0" w:lastColumn="0" w:oddVBand="0" w:evenVBand="0" w:oddHBand="1" w:evenHBand="0" w:firstRowFirstColumn="0" w:firstRowLastColumn="0" w:lastRowFirstColumn="0" w:lastRowLastColumn="0"/>
            </w:pPr>
          </w:p>
        </w:tc>
        <w:tc>
          <w:tcPr>
            <w:tcW w:w="889" w:type="dxa"/>
          </w:tcPr>
          <w:p w:rsidR="00BC7B80" w:rsidRDefault="00BC7B80" w:rsidP="009173F2">
            <w:pPr>
              <w:pStyle w:val="Corpodetexto"/>
              <w:ind w:firstLine="0"/>
              <w:cnfStyle w:val="000000100000" w:firstRow="0" w:lastRow="0" w:firstColumn="0" w:lastColumn="0" w:oddVBand="0" w:evenVBand="0" w:oddHBand="1" w:evenHBand="0" w:firstRowFirstColumn="0" w:firstRowLastColumn="0" w:lastRowFirstColumn="0" w:lastRowLastColumn="0"/>
            </w:pPr>
          </w:p>
        </w:tc>
        <w:tc>
          <w:tcPr>
            <w:tcW w:w="656" w:type="dxa"/>
          </w:tcPr>
          <w:p w:rsidR="00BC7B80" w:rsidRDefault="00BC7B80" w:rsidP="009173F2">
            <w:pPr>
              <w:pStyle w:val="Corpodetexto"/>
              <w:ind w:firstLine="0"/>
              <w:cnfStyle w:val="000000100000" w:firstRow="0" w:lastRow="0" w:firstColumn="0" w:lastColumn="0" w:oddVBand="0" w:evenVBand="0" w:oddHBand="1" w:evenHBand="0" w:firstRowFirstColumn="0" w:firstRowLastColumn="0" w:lastRowFirstColumn="0" w:lastRowLastColumn="0"/>
            </w:pPr>
          </w:p>
        </w:tc>
        <w:tc>
          <w:tcPr>
            <w:tcW w:w="656" w:type="dxa"/>
            <w:gridSpan w:val="2"/>
          </w:tcPr>
          <w:p w:rsidR="00BC7B80" w:rsidRDefault="00BC7B80" w:rsidP="009173F2">
            <w:pPr>
              <w:pStyle w:val="Corpodetexto"/>
              <w:ind w:firstLine="0"/>
              <w:cnfStyle w:val="000000100000" w:firstRow="0" w:lastRow="0" w:firstColumn="0" w:lastColumn="0" w:oddVBand="0" w:evenVBand="0" w:oddHBand="1" w:evenHBand="0" w:firstRowFirstColumn="0" w:firstRowLastColumn="0" w:lastRowFirstColumn="0" w:lastRowLastColumn="0"/>
            </w:pPr>
          </w:p>
        </w:tc>
        <w:tc>
          <w:tcPr>
            <w:tcW w:w="656" w:type="dxa"/>
          </w:tcPr>
          <w:p w:rsidR="00BC7B80" w:rsidRDefault="00BC7B80" w:rsidP="009173F2">
            <w:pPr>
              <w:pStyle w:val="Corpodetexto"/>
              <w:ind w:firstLine="0"/>
              <w:cnfStyle w:val="000000100000" w:firstRow="0" w:lastRow="0" w:firstColumn="0" w:lastColumn="0" w:oddVBand="0" w:evenVBand="0" w:oddHBand="1" w:evenHBand="0" w:firstRowFirstColumn="0" w:firstRowLastColumn="0" w:lastRowFirstColumn="0" w:lastRowLastColumn="0"/>
            </w:pPr>
          </w:p>
        </w:tc>
        <w:tc>
          <w:tcPr>
            <w:tcW w:w="656" w:type="dxa"/>
          </w:tcPr>
          <w:p w:rsidR="00BC7B80" w:rsidRDefault="00BC7B80" w:rsidP="009173F2">
            <w:pPr>
              <w:pStyle w:val="Corpodetexto"/>
              <w:ind w:firstLine="0"/>
              <w:cnfStyle w:val="000000100000" w:firstRow="0" w:lastRow="0" w:firstColumn="0" w:lastColumn="0" w:oddVBand="0" w:evenVBand="0" w:oddHBand="1" w:evenHBand="0" w:firstRowFirstColumn="0" w:firstRowLastColumn="0" w:lastRowFirstColumn="0" w:lastRowLastColumn="0"/>
            </w:pPr>
          </w:p>
        </w:tc>
      </w:tr>
      <w:tr w:rsidR="00BC7B80" w:rsidTr="006A590D">
        <w:trPr>
          <w:gridAfter w:val="1"/>
          <w:wAfter w:w="25" w:type="dxa"/>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656" w:type="dxa"/>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889" w:type="dxa"/>
          </w:tcPr>
          <w:p w:rsidR="00BC7B80" w:rsidRDefault="00BC7B80" w:rsidP="006A590D">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656" w:type="dxa"/>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656" w:type="dxa"/>
            <w:gridSpan w:val="2"/>
          </w:tcPr>
          <w:p w:rsidR="00BC7B80" w:rsidRDefault="00BC7B80" w:rsidP="009173F2">
            <w:pPr>
              <w:pStyle w:val="Corpodetexto"/>
              <w:ind w:firstLine="0"/>
              <w:cnfStyle w:val="000000000000" w:firstRow="0" w:lastRow="0" w:firstColumn="0" w:lastColumn="0" w:oddVBand="0" w:evenVBand="0" w:oddHBand="0" w:evenHBand="0" w:firstRowFirstColumn="0" w:firstRowLastColumn="0" w:lastRowFirstColumn="0" w:lastRowLastColumn="0"/>
            </w:pPr>
          </w:p>
        </w:tc>
        <w:tc>
          <w:tcPr>
            <w:tcW w:w="656" w:type="dxa"/>
          </w:tcPr>
          <w:p w:rsidR="00BC7B80" w:rsidRDefault="00CB52C2" w:rsidP="009173F2">
            <w:pPr>
              <w:pStyle w:val="Corpodetexto"/>
              <w:ind w:firstLine="0"/>
              <w:cnfStyle w:val="000000000000" w:firstRow="0" w:lastRow="0" w:firstColumn="0" w:lastColumn="0" w:oddVBand="0" w:evenVBand="0" w:oddHBand="0" w:evenHBand="0" w:firstRowFirstColumn="0" w:firstRowLastColumn="0" w:lastRowFirstColumn="0" w:lastRowLastColumn="0"/>
            </w:pPr>
            <w:r>
              <w:t>55min</w:t>
            </w:r>
          </w:p>
        </w:tc>
        <w:tc>
          <w:tcPr>
            <w:tcW w:w="656" w:type="dxa"/>
          </w:tcPr>
          <w:p w:rsidR="00BC7B80" w:rsidRDefault="00BC7B80" w:rsidP="00F14DFD">
            <w:pPr>
              <w:pStyle w:val="Corpodetexto"/>
              <w:keepNext/>
              <w:ind w:firstLine="0"/>
              <w:cnfStyle w:val="000000000000" w:firstRow="0" w:lastRow="0" w:firstColumn="0" w:lastColumn="0" w:oddVBand="0" w:evenVBand="0" w:oddHBand="0" w:evenHBand="0" w:firstRowFirstColumn="0" w:firstRowLastColumn="0" w:lastRowFirstColumn="0" w:lastRowLastColumn="0"/>
            </w:pPr>
          </w:p>
        </w:tc>
      </w:tr>
    </w:tbl>
    <w:p w:rsidR="00BC7B80" w:rsidRDefault="00F14DFD" w:rsidP="00F14DFD">
      <w:pPr>
        <w:pStyle w:val="Legenda"/>
        <w:jc w:val="center"/>
      </w:pPr>
      <w:r>
        <w:t xml:space="preserve">Tabela </w:t>
      </w:r>
      <w:fldSimple w:instr=" SEQ Tabela \* ARABIC ">
        <w:r>
          <w:rPr>
            <w:noProof/>
          </w:rPr>
          <w:t>6</w:t>
        </w:r>
      </w:fldSimple>
      <w:r>
        <w:t xml:space="preserve"> - Resultados Experimentais</w:t>
      </w:r>
    </w:p>
    <w:p w:rsidR="00BC7B80" w:rsidRDefault="00BC7B80" w:rsidP="008209DB">
      <w:pPr>
        <w:pStyle w:val="Corpodetexto"/>
        <w:ind w:firstLine="0"/>
      </w:pPr>
    </w:p>
    <w:p w:rsidR="007B0896" w:rsidRPr="009173F2" w:rsidRDefault="002769E1" w:rsidP="008209DB">
      <w:pPr>
        <w:pStyle w:val="Corpodetexto"/>
        <w:ind w:firstLine="0"/>
        <w:sectPr w:rsidR="007B0896" w:rsidRPr="009173F2" w:rsidSect="00314E43">
          <w:headerReference w:type="even" r:id="rId84"/>
          <w:headerReference w:type="default" r:id="rId85"/>
          <w:footerReference w:type="even" r:id="rId86"/>
          <w:footerReference w:type="default" r:id="rId87"/>
          <w:headerReference w:type="first" r:id="rId88"/>
          <w:type w:val="oddPage"/>
          <w:pgSz w:w="11905" w:h="16837"/>
          <w:pgMar w:top="1701" w:right="1701" w:bottom="1701" w:left="1701" w:header="1134" w:footer="1134" w:gutter="0"/>
          <w:cols w:space="720"/>
          <w:formProt w:val="0"/>
          <w:titlePg/>
          <w:docGrid w:linePitch="299"/>
        </w:sectPr>
      </w:pPr>
      <w:r>
        <w:t>Como pode ser observado pela tabela anterior</w:t>
      </w:r>
    </w:p>
    <w:p w:rsidR="005856BA" w:rsidRPr="00EF29B2" w:rsidRDefault="005856BA" w:rsidP="006D1239">
      <w:pPr>
        <w:sectPr w:rsidR="005856BA" w:rsidRPr="00EF29B2" w:rsidSect="00314E43">
          <w:headerReference w:type="even" r:id="rId89"/>
          <w:headerReference w:type="default" r:id="rId90"/>
          <w:footerReference w:type="even" r:id="rId91"/>
          <w:footerReference w:type="default" r:id="rId92"/>
          <w:headerReference w:type="first" r:id="rId93"/>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91" w:name="Ref_cap3"/>
      <w:bookmarkStart w:id="92" w:name="Ref_cap5"/>
      <w:bookmarkEnd w:id="91"/>
      <w:bookmarkEnd w:id="92"/>
      <w:r>
        <w:t>C</w:t>
      </w:r>
      <w:r w:rsidR="00DE127A">
        <w:t>apítulo 6</w:t>
      </w:r>
    </w:p>
    <w:p w:rsidR="004B7590" w:rsidRPr="00173F88" w:rsidRDefault="004B7590" w:rsidP="004A787D">
      <w:pPr>
        <w:pStyle w:val="Cabealho1"/>
      </w:pPr>
      <w:bookmarkStart w:id="93" w:name="_Toc441331329"/>
      <w:bookmarkStart w:id="94" w:name="_Toc454266013"/>
      <w:r w:rsidRPr="00173F88">
        <w:t>Conclusões e Trabalho Futuro</w:t>
      </w:r>
      <w:bookmarkEnd w:id="93"/>
      <w:bookmarkEnd w:id="94"/>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concluídos e também dos não concluídos </w:t>
      </w:r>
      <w:r w:rsidR="001335F0">
        <w:rPr>
          <w:color w:val="000000" w:themeColor="text1"/>
        </w:rPr>
        <w:t>de forma a avaliar qual o trabalho futuro que se pensa ser possível desenvolver.</w:t>
      </w:r>
    </w:p>
    <w:p w:rsidR="004B7590" w:rsidRPr="00173F88" w:rsidRDefault="004B7590" w:rsidP="004A787D">
      <w:pPr>
        <w:pStyle w:val="Cabealho2"/>
      </w:pPr>
      <w:bookmarkStart w:id="95" w:name="_Toc441331330"/>
      <w:bookmarkStart w:id="96" w:name="_Toc454266014"/>
      <w:r w:rsidRPr="00173F88">
        <w:t xml:space="preserve">Satisfação dos </w:t>
      </w:r>
      <w:bookmarkEnd w:id="95"/>
      <w:r w:rsidR="00DF44B1" w:rsidRPr="00173F88">
        <w:t>Objetivos</w:t>
      </w:r>
      <w:bookmarkEnd w:id="96"/>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tomar assim como,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Apache Solr</w:t>
      </w:r>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E33652" w:rsidRDefault="00E33652" w:rsidP="00943B59">
      <w:pPr>
        <w:rPr>
          <w:color w:val="000000" w:themeColor="text1"/>
        </w:rPr>
      </w:pPr>
      <w:r>
        <w:rPr>
          <w:color w:val="000000" w:themeColor="text1"/>
        </w:rPr>
        <w:t>Posteriormente a este estudo inicial 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importante no na conclusão dos objetivos.</w:t>
      </w:r>
    </w:p>
    <w:p w:rsidR="00943B59" w:rsidRPr="002105C2" w:rsidRDefault="00943B59" w:rsidP="00943B59">
      <w:pPr>
        <w:rPr>
          <w:color w:val="000000" w:themeColor="text1"/>
        </w:rPr>
      </w:pPr>
    </w:p>
    <w:p w:rsidR="00E33652" w:rsidRPr="002105C2" w:rsidRDefault="00E33652" w:rsidP="00CD16F5">
      <w:pPr>
        <w:rPr>
          <w:color w:val="000000" w:themeColor="text1"/>
        </w:rPr>
      </w:pPr>
    </w:p>
    <w:p w:rsidR="00CD16F5" w:rsidRPr="002105C2" w:rsidRDefault="00CD16F5" w:rsidP="00CD16F5">
      <w:pPr>
        <w:rPr>
          <w:color w:val="000000" w:themeColor="text1"/>
        </w:rPr>
      </w:pPr>
    </w:p>
    <w:p w:rsidR="00CD16F5" w:rsidRPr="00CD16F5" w:rsidRDefault="00CD16F5" w:rsidP="00CD16F5">
      <w:pPr>
        <w:rPr>
          <w:color w:val="000000" w:themeColor="text1"/>
          <w:lang w:val="en-GB"/>
        </w:rPr>
      </w:pPr>
      <w:r w:rsidRPr="00CD16F5">
        <w:rPr>
          <w:color w:val="000000" w:themeColor="text1"/>
          <w:lang w:val="en-GB"/>
        </w:rPr>
        <w:t>Once the analysis and conception processes were complete the development stage was</w:t>
      </w:r>
    </w:p>
    <w:p w:rsidR="00CD16F5" w:rsidRPr="00CD16F5" w:rsidRDefault="00CD16F5" w:rsidP="00CD16F5">
      <w:pPr>
        <w:rPr>
          <w:color w:val="000000" w:themeColor="text1"/>
          <w:lang w:val="en-GB"/>
        </w:rPr>
      </w:pPr>
      <w:r w:rsidRPr="00CD16F5">
        <w:rPr>
          <w:color w:val="000000" w:themeColor="text1"/>
          <w:lang w:val="en-GB"/>
        </w:rPr>
        <w:t>theoretically ready to start. Nevertheless, before the development it was decided to build a</w:t>
      </w:r>
    </w:p>
    <w:p w:rsidR="00CD16F5" w:rsidRPr="00CD16F5" w:rsidRDefault="00CD16F5" w:rsidP="00CD16F5">
      <w:pPr>
        <w:rPr>
          <w:color w:val="000000" w:themeColor="text1"/>
          <w:lang w:val="en-GB"/>
        </w:rPr>
      </w:pPr>
      <w:r w:rsidRPr="00CD16F5">
        <w:rPr>
          <w:color w:val="000000" w:themeColor="text1"/>
          <w:lang w:val="en-GB"/>
        </w:rPr>
        <w:t>prototype to prove that the application was not only possible but also viable. This prototype</w:t>
      </w:r>
    </w:p>
    <w:p w:rsidR="00CD16F5" w:rsidRPr="00CD16F5" w:rsidRDefault="00CD16F5" w:rsidP="00CD16F5">
      <w:pPr>
        <w:rPr>
          <w:color w:val="000000" w:themeColor="text1"/>
          <w:lang w:val="en-GB"/>
        </w:rPr>
      </w:pPr>
      <w:r w:rsidRPr="00CD16F5">
        <w:rPr>
          <w:color w:val="000000" w:themeColor="text1"/>
          <w:lang w:val="en-GB"/>
        </w:rPr>
        <w:t>should contain sufficient elements to allow the programmer to infer if the full application should</w:t>
      </w:r>
    </w:p>
    <w:p w:rsidR="00CD16F5" w:rsidRPr="00CD16F5" w:rsidRDefault="00CD16F5" w:rsidP="00CD16F5">
      <w:pPr>
        <w:rPr>
          <w:color w:val="000000" w:themeColor="text1"/>
          <w:lang w:val="en-GB"/>
        </w:rPr>
      </w:pPr>
      <w:r w:rsidRPr="00CD16F5">
        <w:rPr>
          <w:color w:val="000000" w:themeColor="text1"/>
          <w:lang w:val="en-GB"/>
        </w:rPr>
        <w:t>be developed or not. Based on the built application structure, it was decided that a basic indexer</w:t>
      </w:r>
    </w:p>
    <w:p w:rsidR="00CD16F5" w:rsidRPr="00CD16F5" w:rsidRDefault="00CD16F5" w:rsidP="00CD16F5">
      <w:pPr>
        <w:rPr>
          <w:color w:val="000000" w:themeColor="text1"/>
          <w:lang w:val="en-GB"/>
        </w:rPr>
      </w:pPr>
      <w:r w:rsidRPr="00CD16F5">
        <w:rPr>
          <w:color w:val="000000" w:themeColor="text1"/>
          <w:lang w:val="en-GB"/>
        </w:rPr>
        <w:t xml:space="preserve">over databases and a simple searcher over the index created that indexer should be enough. </w:t>
      </w:r>
    </w:p>
    <w:p w:rsidR="00CD16F5" w:rsidRPr="00CD16F5" w:rsidRDefault="00CD16F5" w:rsidP="00CD16F5">
      <w:pPr>
        <w:rPr>
          <w:color w:val="000000" w:themeColor="text1"/>
          <w:lang w:val="en-GB"/>
        </w:rPr>
      </w:pPr>
      <w:r w:rsidRPr="00CD16F5">
        <w:rPr>
          <w:color w:val="000000" w:themeColor="text1"/>
          <w:lang w:val="en-GB"/>
        </w:rPr>
        <w:t>83 | P a g e</w:t>
      </w:r>
    </w:p>
    <w:p w:rsidR="00CD16F5" w:rsidRPr="00CD16F5" w:rsidRDefault="00CD16F5" w:rsidP="00CD16F5">
      <w:pPr>
        <w:rPr>
          <w:color w:val="000000" w:themeColor="text1"/>
          <w:lang w:val="en-GB"/>
        </w:rPr>
      </w:pPr>
      <w:r w:rsidRPr="00CD16F5">
        <w:rPr>
          <w:color w:val="000000" w:themeColor="text1"/>
          <w:lang w:val="en-GB"/>
        </w:rPr>
        <w:t>Although these are only basic functionalities, in order for them to work compliantly with the</w:t>
      </w:r>
    </w:p>
    <w:p w:rsidR="00CD16F5" w:rsidRPr="00CD16F5" w:rsidRDefault="00CD16F5" w:rsidP="00CD16F5">
      <w:pPr>
        <w:rPr>
          <w:color w:val="000000" w:themeColor="text1"/>
          <w:lang w:val="en-GB"/>
        </w:rPr>
      </w:pPr>
      <w:r w:rsidRPr="00CD16F5">
        <w:rPr>
          <w:color w:val="000000" w:themeColor="text1"/>
          <w:lang w:val="en-GB"/>
        </w:rPr>
        <w:t>created structure, they should follow certain rules that allow the programmer to infer viability.</w:t>
      </w:r>
    </w:p>
    <w:p w:rsidR="00CD16F5" w:rsidRPr="00CD16F5" w:rsidRDefault="00CD16F5" w:rsidP="00CD16F5">
      <w:pPr>
        <w:rPr>
          <w:color w:val="000000" w:themeColor="text1"/>
          <w:lang w:val="en-GB"/>
        </w:rPr>
      </w:pPr>
      <w:r w:rsidRPr="00CD16F5">
        <w:rPr>
          <w:color w:val="000000" w:themeColor="text1"/>
          <w:lang w:val="en-GB"/>
        </w:rPr>
        <w:t>The prototype required a partial application‟s database, a communicating web service, a</w:t>
      </w:r>
    </w:p>
    <w:p w:rsidR="00CD16F5" w:rsidRPr="00CD16F5" w:rsidRDefault="00CD16F5" w:rsidP="00CD16F5">
      <w:pPr>
        <w:rPr>
          <w:color w:val="000000" w:themeColor="text1"/>
          <w:lang w:val="en-GB"/>
        </w:rPr>
      </w:pPr>
      <w:r w:rsidRPr="00CD16F5">
        <w:rPr>
          <w:color w:val="000000" w:themeColor="text1"/>
          <w:lang w:val="en-GB"/>
        </w:rPr>
        <w:t>functional searcher and a functional crawler and indexer. Although it was only required to</w:t>
      </w:r>
    </w:p>
    <w:p w:rsidR="00CD16F5" w:rsidRPr="00CD16F5" w:rsidRDefault="00CD16F5" w:rsidP="00CD16F5">
      <w:pPr>
        <w:rPr>
          <w:color w:val="000000" w:themeColor="text1"/>
          <w:lang w:val="en-GB"/>
        </w:rPr>
      </w:pPr>
      <w:r w:rsidRPr="00CD16F5">
        <w:rPr>
          <w:color w:val="000000" w:themeColor="text1"/>
          <w:lang w:val="en-GB"/>
        </w:rPr>
        <w:t>develop a indexer module over ODBC databases, the actual prototype took a step forward and</w:t>
      </w:r>
    </w:p>
    <w:p w:rsidR="00CD16F5" w:rsidRPr="00CD16F5" w:rsidRDefault="00CD16F5" w:rsidP="00CD16F5">
      <w:pPr>
        <w:rPr>
          <w:color w:val="000000" w:themeColor="text1"/>
          <w:lang w:val="en-GB"/>
        </w:rPr>
      </w:pPr>
      <w:r w:rsidRPr="00CD16F5">
        <w:rPr>
          <w:color w:val="000000" w:themeColor="text1"/>
          <w:lang w:val="en-GB"/>
        </w:rPr>
        <w:t>already deals with several types of databases, and already promotes data relation, and with</w:t>
      </w:r>
    </w:p>
    <w:p w:rsidR="00CD16F5" w:rsidRPr="00CD16F5" w:rsidRDefault="00CD16F5" w:rsidP="00CD16F5">
      <w:pPr>
        <w:rPr>
          <w:color w:val="000000" w:themeColor="text1"/>
          <w:lang w:val="en-GB"/>
        </w:rPr>
      </w:pPr>
      <w:r w:rsidRPr="00CD16F5">
        <w:rPr>
          <w:color w:val="000000" w:themeColor="text1"/>
          <w:lang w:val="en-GB"/>
        </w:rPr>
        <w:t>folders and files. These last two still in a simple and basic way. Still, there are several features</w:t>
      </w:r>
    </w:p>
    <w:p w:rsidR="00CD16F5" w:rsidRPr="00CD16F5" w:rsidRDefault="00CD16F5" w:rsidP="00CD16F5">
      <w:pPr>
        <w:rPr>
          <w:color w:val="000000" w:themeColor="text1"/>
          <w:lang w:val="en-GB"/>
        </w:rPr>
      </w:pPr>
      <w:r w:rsidRPr="00CD16F5">
        <w:rPr>
          <w:color w:val="000000" w:themeColor="text1"/>
          <w:lang w:val="en-GB"/>
        </w:rPr>
        <w:t>already implemented that were not required for the prototype, like a monitoring system that</w:t>
      </w:r>
    </w:p>
    <w:p w:rsidR="00CD16F5" w:rsidRPr="00CD16F5" w:rsidRDefault="00CD16F5" w:rsidP="00CD16F5">
      <w:pPr>
        <w:rPr>
          <w:color w:val="000000" w:themeColor="text1"/>
          <w:lang w:val="en-GB"/>
        </w:rPr>
      </w:pPr>
      <w:r w:rsidRPr="00CD16F5">
        <w:rPr>
          <w:color w:val="000000" w:themeColor="text1"/>
          <w:lang w:val="en-GB"/>
        </w:rPr>
        <w:t>checks for updates and acts accordingly towards the index.</w:t>
      </w:r>
    </w:p>
    <w:p w:rsidR="00CD16F5" w:rsidRPr="00CD16F5" w:rsidRDefault="00CD16F5" w:rsidP="00CD16F5">
      <w:pPr>
        <w:rPr>
          <w:color w:val="000000" w:themeColor="text1"/>
          <w:lang w:val="en-GB"/>
        </w:rPr>
      </w:pPr>
      <w:r w:rsidRPr="00CD16F5">
        <w:rPr>
          <w:color w:val="000000" w:themeColor="text1"/>
          <w:lang w:val="en-GB"/>
        </w:rPr>
        <w:t>After the development of the prototype a simulation scenario was created and a simulation</w:t>
      </w:r>
    </w:p>
    <w:p w:rsidR="00CD16F5" w:rsidRPr="00CD16F5" w:rsidRDefault="00CD16F5" w:rsidP="00CD16F5">
      <w:pPr>
        <w:rPr>
          <w:color w:val="000000" w:themeColor="text1"/>
          <w:lang w:val="en-GB"/>
        </w:rPr>
      </w:pPr>
      <w:r w:rsidRPr="00CD16F5">
        <w:rPr>
          <w:color w:val="000000" w:themeColor="text1"/>
          <w:lang w:val="en-GB"/>
        </w:rPr>
        <w:t>run was executed in order to study if the application functioned accordingly to the expectations</w:t>
      </w:r>
    </w:p>
    <w:p w:rsidR="00CD16F5" w:rsidRPr="00CD16F5" w:rsidRDefault="00CD16F5" w:rsidP="00CD16F5">
      <w:pPr>
        <w:rPr>
          <w:color w:val="000000" w:themeColor="text1"/>
          <w:lang w:val="en-GB"/>
        </w:rPr>
      </w:pPr>
      <w:r w:rsidRPr="00CD16F5">
        <w:rPr>
          <w:color w:val="000000" w:themeColor="text1"/>
          <w:lang w:val="en-GB"/>
        </w:rPr>
        <w:t>and, if so, if the full application was viable. Since the simulation proved that the application‟s</w:t>
      </w:r>
    </w:p>
    <w:p w:rsidR="00CD16F5" w:rsidRPr="00CD16F5" w:rsidRDefault="00CD16F5" w:rsidP="00CD16F5">
      <w:pPr>
        <w:rPr>
          <w:color w:val="000000" w:themeColor="text1"/>
          <w:lang w:val="en-GB"/>
        </w:rPr>
      </w:pPr>
      <w:r w:rsidRPr="00CD16F5">
        <w:rPr>
          <w:color w:val="000000" w:themeColor="text1"/>
          <w:lang w:val="en-GB"/>
        </w:rPr>
        <w:t>prototype was working as expected some conclusions were extracted. Since the search provider</w:t>
      </w:r>
    </w:p>
    <w:p w:rsidR="00CD16F5" w:rsidRPr="00CD16F5" w:rsidRDefault="00CD16F5" w:rsidP="00CD16F5">
      <w:pPr>
        <w:rPr>
          <w:color w:val="000000" w:themeColor="text1"/>
          <w:lang w:val="en-GB"/>
        </w:rPr>
      </w:pPr>
      <w:r w:rsidRPr="00CD16F5">
        <w:rPr>
          <w:color w:val="000000" w:themeColor="text1"/>
          <w:lang w:val="en-GB"/>
        </w:rPr>
        <w:t>web service was working perfectly in the network the full set of web services, of the complete</w:t>
      </w:r>
    </w:p>
    <w:p w:rsidR="00CD16F5" w:rsidRPr="00CD16F5" w:rsidRDefault="00CD16F5" w:rsidP="00CD16F5">
      <w:pPr>
        <w:rPr>
          <w:color w:val="000000" w:themeColor="text1"/>
          <w:lang w:val="en-GB"/>
        </w:rPr>
      </w:pPr>
      <w:r w:rsidRPr="00CD16F5">
        <w:rPr>
          <w:color w:val="000000" w:themeColor="text1"/>
          <w:lang w:val="en-GB"/>
        </w:rPr>
        <w:t>application, are supposed to work as well. All the tests ran returned the pretended results and</w:t>
      </w:r>
    </w:p>
    <w:p w:rsidR="00CD16F5" w:rsidRPr="00CD16F5" w:rsidRDefault="00CD16F5" w:rsidP="00CD16F5">
      <w:pPr>
        <w:rPr>
          <w:color w:val="000000" w:themeColor="text1"/>
          <w:lang w:val="en-GB"/>
        </w:rPr>
      </w:pPr>
      <w:r w:rsidRPr="00CD16F5">
        <w:rPr>
          <w:color w:val="000000" w:themeColor="text1"/>
          <w:lang w:val="en-GB"/>
        </w:rPr>
        <w:t>deemed the results classification algorithm at the very least sufficient. The simplicity with</w:t>
      </w:r>
    </w:p>
    <w:p w:rsidR="00CD16F5" w:rsidRPr="00CD16F5" w:rsidRDefault="00CD16F5" w:rsidP="00CD16F5">
      <w:pPr>
        <w:rPr>
          <w:color w:val="000000" w:themeColor="text1"/>
          <w:lang w:val="en-GB"/>
        </w:rPr>
      </w:pPr>
      <w:r w:rsidRPr="00CD16F5">
        <w:rPr>
          <w:color w:val="000000" w:themeColor="text1"/>
          <w:lang w:val="en-GB"/>
        </w:rPr>
        <w:t>which it was created the index algorithm promotes the adaption of the index to the specific</w:t>
      </w:r>
    </w:p>
    <w:p w:rsidR="00CD16F5" w:rsidRPr="00CD16F5" w:rsidRDefault="00CD16F5" w:rsidP="00CD16F5">
      <w:pPr>
        <w:rPr>
          <w:color w:val="000000" w:themeColor="text1"/>
          <w:lang w:val="en-GB"/>
        </w:rPr>
      </w:pPr>
      <w:r w:rsidRPr="00CD16F5">
        <w:rPr>
          <w:color w:val="000000" w:themeColor="text1"/>
          <w:lang w:val="en-GB"/>
        </w:rPr>
        <w:t>environment where it is located.</w:t>
      </w:r>
    </w:p>
    <w:p w:rsidR="00CD16F5" w:rsidRPr="00CD16F5" w:rsidRDefault="00CD16F5" w:rsidP="00CD16F5">
      <w:pPr>
        <w:rPr>
          <w:color w:val="000000" w:themeColor="text1"/>
          <w:lang w:val="en-GB"/>
        </w:rPr>
      </w:pPr>
      <w:r w:rsidRPr="00CD16F5">
        <w:rPr>
          <w:color w:val="000000" w:themeColor="text1"/>
          <w:lang w:val="en-GB"/>
        </w:rPr>
        <w:t>The cost of developing the prototype allows for extrapolation for the cost of developing the</w:t>
      </w:r>
    </w:p>
    <w:p w:rsidR="00CD16F5" w:rsidRPr="00CD16F5" w:rsidRDefault="00CD16F5" w:rsidP="00CD16F5">
      <w:pPr>
        <w:rPr>
          <w:color w:val="000000" w:themeColor="text1"/>
          <w:lang w:val="en-GB"/>
        </w:rPr>
      </w:pPr>
      <w:r w:rsidRPr="00CD16F5">
        <w:rPr>
          <w:color w:val="000000" w:themeColor="text1"/>
          <w:lang w:val="en-GB"/>
        </w:rPr>
        <w:lastRenderedPageBreak/>
        <w:t>full application. Also, since the application is to become an in-house product, the maintenance</w:t>
      </w:r>
    </w:p>
    <w:p w:rsidR="00CD16F5" w:rsidRPr="00CD16F5" w:rsidRDefault="00CD16F5" w:rsidP="00CD16F5">
      <w:pPr>
        <w:rPr>
          <w:color w:val="000000" w:themeColor="text1"/>
          <w:lang w:val="en-GB"/>
        </w:rPr>
      </w:pPr>
      <w:r w:rsidRPr="00CD16F5">
        <w:rPr>
          <w:color w:val="000000" w:themeColor="text1"/>
          <w:lang w:val="en-GB"/>
        </w:rPr>
        <w:t>and support of it bear no more costs. By summing all the costs including the future support and</w:t>
      </w:r>
    </w:p>
    <w:p w:rsidR="00CD16F5" w:rsidRPr="00CD16F5" w:rsidRDefault="00CD16F5" w:rsidP="00CD16F5">
      <w:pPr>
        <w:rPr>
          <w:color w:val="000000" w:themeColor="text1"/>
          <w:lang w:val="en-GB"/>
        </w:rPr>
      </w:pPr>
      <w:r w:rsidRPr="00CD16F5">
        <w:rPr>
          <w:color w:val="000000" w:themeColor="text1"/>
          <w:lang w:val="en-GB"/>
        </w:rPr>
        <w:t>maintenance costs, this application is more economically viable than any other of the possibly</w:t>
      </w:r>
    </w:p>
    <w:p w:rsidR="00CD16F5" w:rsidRPr="00CD16F5" w:rsidRDefault="00CD16F5" w:rsidP="00CD16F5">
      <w:pPr>
        <w:rPr>
          <w:color w:val="000000" w:themeColor="text1"/>
          <w:lang w:val="en-GB"/>
        </w:rPr>
      </w:pPr>
      <w:r w:rsidRPr="00CD16F5">
        <w:rPr>
          <w:color w:val="000000" w:themeColor="text1"/>
          <w:lang w:val="en-GB"/>
        </w:rPr>
        <w:t>compliant options presented in the study. This means that with a solution that is compliant with</w:t>
      </w:r>
    </w:p>
    <w:p w:rsidR="00CD16F5" w:rsidRPr="00CD16F5" w:rsidRDefault="00CD16F5" w:rsidP="00CD16F5">
      <w:pPr>
        <w:rPr>
          <w:color w:val="000000" w:themeColor="text1"/>
          <w:lang w:val="en-GB"/>
        </w:rPr>
      </w:pPr>
      <w:r w:rsidRPr="00CD16F5">
        <w:rPr>
          <w:color w:val="000000" w:themeColor="text1"/>
          <w:lang w:val="en-GB"/>
        </w:rPr>
        <w:t>all the constraints and requisites that is not only viable but also more economical, the decision</w:t>
      </w:r>
    </w:p>
    <w:p w:rsidR="00CD16F5" w:rsidRPr="00CD16F5" w:rsidRDefault="00CD16F5" w:rsidP="00CD16F5">
      <w:pPr>
        <w:rPr>
          <w:color w:val="000000" w:themeColor="text1"/>
          <w:lang w:val="en-GB"/>
        </w:rPr>
      </w:pPr>
      <w:r w:rsidRPr="00CD16F5">
        <w:rPr>
          <w:color w:val="000000" w:themeColor="text1"/>
          <w:lang w:val="en-GB"/>
        </w:rPr>
        <w:t>of developing an in-house solution with the available technologies by using the Apache Lucene</w:t>
      </w:r>
    </w:p>
    <w:p w:rsidR="00CD16F5" w:rsidRPr="00CD16F5" w:rsidRDefault="00CD16F5" w:rsidP="00CD16F5">
      <w:pPr>
        <w:rPr>
          <w:color w:val="000000" w:themeColor="text1"/>
          <w:lang w:val="en-GB"/>
        </w:rPr>
      </w:pPr>
      <w:r w:rsidRPr="00CD16F5">
        <w:rPr>
          <w:color w:val="000000" w:themeColor="text1"/>
          <w:lang w:val="en-GB"/>
        </w:rPr>
        <w:t>library was well made.</w:t>
      </w:r>
    </w:p>
    <w:p w:rsidR="00DD7201" w:rsidRPr="00CD16F5" w:rsidRDefault="00DD7201" w:rsidP="004A787D">
      <w:pPr>
        <w:rPr>
          <w:color w:val="000000" w:themeColor="text1"/>
          <w:lang w:val="en-GB"/>
        </w:rPr>
      </w:pPr>
    </w:p>
    <w:p w:rsidR="00EF54CD" w:rsidRDefault="004B7590" w:rsidP="00CD747E">
      <w:pPr>
        <w:pStyle w:val="Cabealho2"/>
      </w:pPr>
      <w:bookmarkStart w:id="97" w:name="_Toc441331331"/>
      <w:bookmarkStart w:id="98" w:name="_Toc454266015"/>
      <w:r w:rsidRPr="00173F88">
        <w:t>Trabalho Futuro</w:t>
      </w:r>
      <w:bookmarkEnd w:id="97"/>
      <w:bookmarkEnd w:id="98"/>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t>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MeSH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r w:rsidR="00D13565" w:rsidRPr="008B5609">
        <w:rPr>
          <w:i/>
        </w:rPr>
        <w:t>string</w:t>
      </w:r>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r w:rsidRPr="00D13565">
        <w:rPr>
          <w:i/>
        </w:rPr>
        <w:t>spellcheck</w:t>
      </w:r>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r w:rsidR="00AC1E4B" w:rsidRPr="00AC1E4B">
        <w:rPr>
          <w:i/>
        </w:rPr>
        <w:t>spellcheck</w:t>
      </w:r>
      <w:r w:rsidR="00AC1E4B">
        <w:t xml:space="preserve">, serviria apenas para evitar pesquisas erradas, com isto, seria interessante ver sugestões de pesquisa como as apresentadas no Google. Para terminar esta parte dos dicionários, </w:t>
      </w:r>
      <w:r w:rsidR="00AC1E4B">
        <w:lastRenderedPageBreak/>
        <w:t>é importante referir que o trabalho futuro neste ponto apenas reside, no caso do dicionário de sinónimos, na criação de um dicion</w:t>
      </w:r>
      <w:r w:rsidR="00742A34">
        <w:t>ário para o efeito, pois a aplicação já lê estes dicionários, só que os mesmos encontram-se vazios.</w:t>
      </w:r>
      <w:r w:rsidR="00AC1E4B">
        <w:t xml:space="preserve"> Relativamente ao </w:t>
      </w:r>
      <w:r w:rsidR="00AC1E4B" w:rsidRPr="00AC1E4B">
        <w:rPr>
          <w:i/>
        </w:rPr>
        <w:t>spellcheck</w:t>
      </w:r>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r w:rsidRPr="00AC1E4B">
        <w:rPr>
          <w:i/>
        </w:rPr>
        <w:t>template</w:t>
      </w:r>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r w:rsidR="007F3EE6" w:rsidRPr="007F3EE6">
        <w:rPr>
          <w:i/>
        </w:rPr>
        <w:t>templates</w:t>
      </w:r>
      <w:r w:rsidR="007F3EE6">
        <w:t>. Com a implementação atual, poderia ser possível esse reaproveitamento, mas apenas em casos muito específicos.</w:t>
      </w:r>
    </w:p>
    <w:p w:rsidR="00D7779F" w:rsidRDefault="007F3EE6" w:rsidP="009B1416">
      <w:pPr>
        <w:pStyle w:val="Corpodetexto"/>
        <w:sectPr w:rsidR="00D7779F" w:rsidSect="00810219">
          <w:headerReference w:type="even" r:id="rId94"/>
          <w:headerReference w:type="default" r:id="rId95"/>
          <w:footerReference w:type="even" r:id="rId96"/>
          <w:footerReference w:type="default" r:id="rId97"/>
          <w:headerReference w:type="first" r:id="rId98"/>
          <w:type w:val="continuous"/>
          <w:pgSz w:w="11905" w:h="16837"/>
          <w:pgMar w:top="1701" w:right="1701" w:bottom="1701" w:left="1701" w:header="1134" w:footer="1134" w:gutter="0"/>
          <w:cols w:space="720"/>
          <w:formProt w:val="0"/>
          <w:titlePg/>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ses sistemas com esta aplicação.</w:t>
      </w:r>
    </w:p>
    <w:p w:rsidR="00A6076E" w:rsidRPr="00173F88" w:rsidRDefault="00A6076E" w:rsidP="004A787D">
      <w:pPr>
        <w:pStyle w:val="Heading1Before"/>
      </w:pPr>
    </w:p>
    <w:p w:rsidR="00B23002" w:rsidRPr="00173F88" w:rsidRDefault="004B7590" w:rsidP="000C67ED">
      <w:pPr>
        <w:pStyle w:val="Cabealho1"/>
      </w:pPr>
      <w:bookmarkStart w:id="99" w:name="_Toc441331332"/>
      <w:bookmarkStart w:id="100" w:name="_Toc454266016"/>
      <w:r w:rsidRPr="00173F88">
        <w:t>Referências</w:t>
      </w:r>
      <w:bookmarkEnd w:id="99"/>
      <w:bookmarkEnd w:id="100"/>
    </w:p>
    <w:p w:rsidR="00C2725E" w:rsidRPr="00C2725E" w:rsidRDefault="00B23002" w:rsidP="00C2725E">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C2725E" w:rsidRPr="00C2725E">
        <w:t>[1]</w:t>
      </w:r>
      <w:r w:rsidR="00C2725E" w:rsidRPr="00C2725E">
        <w:tab/>
        <w:t xml:space="preserve">(2016). </w:t>
      </w:r>
      <w:r w:rsidR="00C2725E" w:rsidRPr="00C2725E">
        <w:rPr>
          <w:i/>
        </w:rPr>
        <w:t>Home - MeSH - NCBI</w:t>
      </w:r>
      <w:r w:rsidR="00C2725E" w:rsidRPr="00C2725E">
        <w:t xml:space="preserve">. Available: </w:t>
      </w:r>
      <w:hyperlink r:id="rId99" w:history="1">
        <w:r w:rsidR="00C2725E" w:rsidRPr="00C2725E">
          <w:rPr>
            <w:rStyle w:val="Hiperligao"/>
          </w:rPr>
          <w:t>http://www.ncbi.nlm.nih.gov/pubmed/</w:t>
        </w:r>
      </w:hyperlink>
    </w:p>
    <w:p w:rsidR="00C2725E" w:rsidRPr="00C2725E" w:rsidRDefault="00C2725E" w:rsidP="00C2725E">
      <w:pPr>
        <w:pStyle w:val="EndNoteBibliography"/>
        <w:ind w:left="720" w:hanging="720"/>
      </w:pPr>
      <w:r w:rsidRPr="00C2725E">
        <w:t>[2]</w:t>
      </w:r>
      <w:r w:rsidRPr="00C2725E">
        <w:tab/>
        <w:t xml:space="preserve">(2016). </w:t>
      </w:r>
      <w:r w:rsidRPr="00C2725E">
        <w:rPr>
          <w:i/>
        </w:rPr>
        <w:t>Sphinx | Open Source Search Engine</w:t>
      </w:r>
      <w:r w:rsidRPr="00C2725E">
        <w:t xml:space="preserve">. Available: </w:t>
      </w:r>
      <w:hyperlink r:id="rId100" w:history="1">
        <w:r w:rsidRPr="00C2725E">
          <w:rPr>
            <w:rStyle w:val="Hiperligao"/>
          </w:rPr>
          <w:t>http://sphinxsearch.com/</w:t>
        </w:r>
      </w:hyperlink>
    </w:p>
    <w:p w:rsidR="00C2725E" w:rsidRPr="00C2725E" w:rsidRDefault="00C2725E" w:rsidP="00C2725E">
      <w:pPr>
        <w:pStyle w:val="EndNoteBibliography"/>
        <w:ind w:left="720" w:hanging="720"/>
      </w:pPr>
      <w:r w:rsidRPr="00C2725E">
        <w:t>[3]</w:t>
      </w:r>
      <w:r w:rsidRPr="00C2725E">
        <w:tab/>
        <w:t xml:space="preserve">(2016). </w:t>
      </w:r>
      <w:r w:rsidRPr="00C2725E">
        <w:rPr>
          <w:i/>
        </w:rPr>
        <w:t>DB-Engines Ranking</w:t>
      </w:r>
      <w:r w:rsidRPr="00C2725E">
        <w:t xml:space="preserve">. Available: </w:t>
      </w:r>
      <w:hyperlink r:id="rId101" w:history="1">
        <w:r w:rsidRPr="00C2725E">
          <w:rPr>
            <w:rStyle w:val="Hiperligao"/>
          </w:rPr>
          <w:t>http://db-engines.com/en/ranking/search+engine</w:t>
        </w:r>
      </w:hyperlink>
    </w:p>
    <w:p w:rsidR="00C2725E" w:rsidRPr="00C2725E" w:rsidRDefault="00C2725E" w:rsidP="00C2725E">
      <w:pPr>
        <w:pStyle w:val="EndNoteBibliography"/>
        <w:ind w:left="720" w:hanging="720"/>
      </w:pPr>
      <w:r w:rsidRPr="00C2725E">
        <w:t>[4]</w:t>
      </w:r>
      <w:r w:rsidRPr="00C2725E">
        <w:tab/>
        <w:t xml:space="preserve">E. Hatcher and O. Gospodnetic, </w:t>
      </w:r>
      <w:r w:rsidRPr="00C2725E">
        <w:rPr>
          <w:i/>
        </w:rPr>
        <w:t>Lucene in Action (In Action series)</w:t>
      </w:r>
      <w:r w:rsidRPr="00C2725E">
        <w:t>: Manning Publications Co., 2004.</w:t>
      </w:r>
    </w:p>
    <w:p w:rsidR="00C2725E" w:rsidRPr="00C2725E" w:rsidRDefault="00C2725E" w:rsidP="00C2725E">
      <w:pPr>
        <w:pStyle w:val="EndNoteBibliography"/>
        <w:ind w:left="720" w:hanging="720"/>
      </w:pPr>
      <w:r w:rsidRPr="00C2725E">
        <w:t>[5]</w:t>
      </w:r>
      <w:r w:rsidRPr="00C2725E">
        <w:tab/>
        <w:t xml:space="preserve">Ihtsdo. (2016). </w:t>
      </w:r>
      <w:r w:rsidRPr="00C2725E">
        <w:rPr>
          <w:i/>
        </w:rPr>
        <w:t>SNOMED CT Document Library</w:t>
      </w:r>
      <w:r w:rsidRPr="00C2725E">
        <w:t xml:space="preserve">. Available: </w:t>
      </w:r>
      <w:hyperlink r:id="rId102" w:history="1">
        <w:r w:rsidRPr="00C2725E">
          <w:rPr>
            <w:rStyle w:val="Hiperligao"/>
          </w:rPr>
          <w:t>http://ihtsdo.org/fileadmin/user_upload/doc/</w:t>
        </w:r>
      </w:hyperlink>
    </w:p>
    <w:p w:rsidR="00C2725E" w:rsidRPr="00C2725E" w:rsidRDefault="00C2725E" w:rsidP="00C2725E">
      <w:pPr>
        <w:pStyle w:val="EndNoteBibliography"/>
        <w:ind w:left="720" w:hanging="720"/>
      </w:pPr>
      <w:r w:rsidRPr="00C2725E">
        <w:t>[6]</w:t>
      </w:r>
      <w:r w:rsidRPr="00C2725E">
        <w:tab/>
        <w:t>T. B. Sam Heard, "O que é openEHR?," 2016.</w:t>
      </w:r>
    </w:p>
    <w:p w:rsidR="00C2725E" w:rsidRPr="00C2725E" w:rsidRDefault="00C2725E" w:rsidP="00C2725E">
      <w:pPr>
        <w:pStyle w:val="EndNoteBibliography"/>
        <w:ind w:left="720" w:hanging="720"/>
      </w:pPr>
      <w:r w:rsidRPr="00C2725E">
        <w:t>[7]</w:t>
      </w:r>
      <w:r w:rsidRPr="00C2725E">
        <w:tab/>
        <w:t>C. R. L. Coelho, "Acesso e Recuperação de Informação em Catálogos Bibliográficos Online," Faculdade de Engenharia da Universidade do Porto, 2014.</w:t>
      </w:r>
    </w:p>
    <w:p w:rsidR="00C2725E" w:rsidRPr="00C2725E" w:rsidRDefault="00C2725E" w:rsidP="00C2725E">
      <w:pPr>
        <w:pStyle w:val="EndNoteBibliography"/>
        <w:ind w:left="720" w:hanging="720"/>
      </w:pPr>
      <w:r w:rsidRPr="00C2725E">
        <w:t>[8]</w:t>
      </w:r>
      <w:r w:rsidRPr="00C2725E">
        <w:tab/>
        <w:t>M. Lesk, "The seven ages of information retrieval," ed, 1996.</w:t>
      </w:r>
    </w:p>
    <w:p w:rsidR="00C2725E" w:rsidRPr="00C2725E" w:rsidRDefault="00C2725E" w:rsidP="00C2725E">
      <w:pPr>
        <w:pStyle w:val="EndNoteBibliography"/>
        <w:ind w:left="720" w:hanging="720"/>
      </w:pPr>
      <w:r w:rsidRPr="00C2725E">
        <w:t>[9]</w:t>
      </w:r>
      <w:r w:rsidRPr="00C2725E">
        <w:tab/>
        <w:t xml:space="preserve">C. D. Manning, P. Raghavan, H. Sch\, \#252, and tze, </w:t>
      </w:r>
      <w:r w:rsidRPr="00C2725E">
        <w:rPr>
          <w:i/>
        </w:rPr>
        <w:t>Introduction to Information Retrieval</w:t>
      </w:r>
      <w:r w:rsidRPr="00C2725E">
        <w:t>: Cambridge University Press, 2008.</w:t>
      </w:r>
    </w:p>
    <w:p w:rsidR="00C2725E" w:rsidRPr="00C2725E" w:rsidRDefault="00C2725E" w:rsidP="00C2725E">
      <w:pPr>
        <w:pStyle w:val="EndNoteBibliography"/>
        <w:ind w:left="720" w:hanging="720"/>
      </w:pPr>
      <w:r w:rsidRPr="00C2725E">
        <w:t>[10]</w:t>
      </w:r>
      <w:r w:rsidRPr="00C2725E">
        <w:tab/>
        <w:t xml:space="preserve">R. A. Baeza-Yates and B. Ribeiro-Neto, </w:t>
      </w:r>
      <w:r w:rsidRPr="00C2725E">
        <w:rPr>
          <w:i/>
        </w:rPr>
        <w:t>Modern Information Retrieval</w:t>
      </w:r>
      <w:r w:rsidRPr="00C2725E">
        <w:t>: Addison-Wesley Longman Publishing Co., Inc., 1999.</w:t>
      </w:r>
    </w:p>
    <w:p w:rsidR="00C2725E" w:rsidRPr="00C2725E" w:rsidRDefault="00C2725E" w:rsidP="00C2725E">
      <w:pPr>
        <w:pStyle w:val="EndNoteBibliography"/>
        <w:ind w:left="720" w:hanging="720"/>
      </w:pPr>
      <w:r w:rsidRPr="00C2725E">
        <w:t>[11]</w:t>
      </w:r>
      <w:r w:rsidRPr="00C2725E">
        <w:tab/>
        <w:t xml:space="preserve">D. Hiemstra, </w:t>
      </w:r>
      <w:r w:rsidRPr="00C2725E">
        <w:rPr>
          <w:i/>
        </w:rPr>
        <w:t>Using language models for information retrieval</w:t>
      </w:r>
      <w:r w:rsidRPr="00C2725E">
        <w:t>: Taaluitgeverij Neslia Paniculata, 2001.</w:t>
      </w:r>
    </w:p>
    <w:p w:rsidR="00C2725E" w:rsidRPr="00C2725E" w:rsidRDefault="00C2725E" w:rsidP="00C2725E">
      <w:pPr>
        <w:pStyle w:val="EndNoteBibliography"/>
        <w:ind w:left="720" w:hanging="720"/>
      </w:pPr>
      <w:r w:rsidRPr="00C2725E">
        <w:t>[12]</w:t>
      </w:r>
      <w:r w:rsidRPr="00C2725E">
        <w:tab/>
        <w:t xml:space="preserve">D. L. Lee, H. Chuang, and K. Seamons, "Document ranking and the vector-space model," </w:t>
      </w:r>
      <w:r w:rsidRPr="00C2725E">
        <w:rPr>
          <w:i/>
        </w:rPr>
        <w:t xml:space="preserve">Software, IEEE, </w:t>
      </w:r>
      <w:r w:rsidRPr="00C2725E">
        <w:t>vol. 14, pp. 67-75, 1997.</w:t>
      </w:r>
    </w:p>
    <w:p w:rsidR="00C2725E" w:rsidRPr="00C2725E" w:rsidRDefault="00C2725E" w:rsidP="00C2725E">
      <w:pPr>
        <w:pStyle w:val="EndNoteBibliography"/>
        <w:ind w:left="720" w:hanging="720"/>
      </w:pPr>
      <w:r w:rsidRPr="00C2725E">
        <w:t>[13]</w:t>
      </w:r>
      <w:r w:rsidRPr="00C2725E">
        <w:tab/>
        <w:t xml:space="preserve">S. E. Robertson and K. S. Jones, "Relevance weighting of search terms," </w:t>
      </w:r>
      <w:r w:rsidRPr="00C2725E">
        <w:rPr>
          <w:i/>
        </w:rPr>
        <w:t xml:space="preserve">Journal of the American Society for Information science, </w:t>
      </w:r>
      <w:r w:rsidRPr="00C2725E">
        <w:t>vol. 27, pp. 129-146, 1976.</w:t>
      </w:r>
    </w:p>
    <w:p w:rsidR="00C2725E" w:rsidRPr="00C2725E" w:rsidRDefault="00C2725E" w:rsidP="00C2725E">
      <w:pPr>
        <w:pStyle w:val="EndNoteBibliography"/>
        <w:ind w:left="720" w:hanging="720"/>
      </w:pPr>
      <w:r w:rsidRPr="00C2725E">
        <w:t>[14]</w:t>
      </w:r>
      <w:r w:rsidRPr="00C2725E">
        <w:tab/>
        <w:t>R. Baeza</w:t>
      </w:r>
      <w:r w:rsidRPr="00C2725E">
        <w:rPr>
          <w:rFonts w:ascii="Cambria Math" w:hAnsi="Cambria Math" w:cs="Cambria Math"/>
        </w:rPr>
        <w:t>‐</w:t>
      </w:r>
      <w:r w:rsidRPr="00C2725E">
        <w:t xml:space="preserve">Yates and G. Navarro, "XQL and proximal nodes," </w:t>
      </w:r>
      <w:r w:rsidRPr="00C2725E">
        <w:rPr>
          <w:i/>
        </w:rPr>
        <w:t xml:space="preserve">Journal of the American Society for Information Science and Technology, </w:t>
      </w:r>
      <w:r w:rsidRPr="00C2725E">
        <w:t>vol. 53, pp. 504-514, 2002.</w:t>
      </w:r>
    </w:p>
    <w:p w:rsidR="00C2725E" w:rsidRPr="00C2725E" w:rsidRDefault="00C2725E" w:rsidP="00C2725E">
      <w:pPr>
        <w:pStyle w:val="EndNoteBibliography"/>
        <w:ind w:left="720" w:hanging="720"/>
      </w:pPr>
      <w:r w:rsidRPr="00C2725E">
        <w:t>[15]</w:t>
      </w:r>
      <w:r w:rsidRPr="00C2725E">
        <w:tab/>
        <w:t xml:space="preserve">D. A. Hull, "Stemming algorithms: A case study for detailed evaluation," </w:t>
      </w:r>
      <w:r w:rsidRPr="00C2725E">
        <w:rPr>
          <w:i/>
        </w:rPr>
        <w:t xml:space="preserve">JASIS, </w:t>
      </w:r>
      <w:r w:rsidRPr="00C2725E">
        <w:t>vol. 47, pp. 70-84, 1996.</w:t>
      </w:r>
    </w:p>
    <w:p w:rsidR="00C2725E" w:rsidRPr="00C2725E" w:rsidRDefault="00C2725E" w:rsidP="00C2725E">
      <w:pPr>
        <w:pStyle w:val="EndNoteBibliography"/>
        <w:ind w:left="720" w:hanging="720"/>
      </w:pPr>
      <w:r w:rsidRPr="00C2725E">
        <w:t>[16]</w:t>
      </w:r>
      <w:r w:rsidRPr="00C2725E">
        <w:tab/>
        <w:t xml:space="preserve">M. McCandless, E. Hatcher, and O. Gospodnetic, </w:t>
      </w:r>
      <w:r w:rsidRPr="00C2725E">
        <w:rPr>
          <w:i/>
        </w:rPr>
        <w:t>Lucene in Action, Second Edition: Covers Apache Lucene 3.0</w:t>
      </w:r>
      <w:r w:rsidRPr="00C2725E">
        <w:t>: Manning Publications Co., 2010.</w:t>
      </w:r>
    </w:p>
    <w:p w:rsidR="00C2725E" w:rsidRPr="00C2725E" w:rsidRDefault="00C2725E" w:rsidP="00C2725E">
      <w:pPr>
        <w:pStyle w:val="EndNoteBibliography"/>
        <w:ind w:left="720" w:hanging="720"/>
      </w:pPr>
      <w:r w:rsidRPr="00C2725E">
        <w:t>[17]</w:t>
      </w:r>
      <w:r w:rsidRPr="00C2725E">
        <w:tab/>
        <w:t xml:space="preserve">T. Grainger and T. Potter, </w:t>
      </w:r>
      <w:r w:rsidRPr="00C2725E">
        <w:rPr>
          <w:i/>
        </w:rPr>
        <w:t>Solr in action</w:t>
      </w:r>
      <w:r w:rsidRPr="00C2725E">
        <w:t>: Manning Publications Co., 2014.</w:t>
      </w:r>
    </w:p>
    <w:p w:rsidR="00C2725E" w:rsidRPr="00C2725E" w:rsidRDefault="00C2725E" w:rsidP="00C2725E">
      <w:pPr>
        <w:pStyle w:val="EndNoteBibliography"/>
        <w:ind w:left="720" w:hanging="720"/>
      </w:pPr>
      <w:r w:rsidRPr="00C2725E">
        <w:t>[18]</w:t>
      </w:r>
      <w:r w:rsidRPr="00C2725E">
        <w:tab/>
        <w:t xml:space="preserve">C. Mattmann and J. Zitting, </w:t>
      </w:r>
      <w:r w:rsidRPr="00C2725E">
        <w:rPr>
          <w:i/>
        </w:rPr>
        <w:t>Tika in Action</w:t>
      </w:r>
      <w:r w:rsidRPr="00C2725E">
        <w:t>: Manning Publications Co., 2011.</w:t>
      </w:r>
    </w:p>
    <w:p w:rsidR="00C2725E" w:rsidRPr="00C2725E" w:rsidRDefault="00C2725E" w:rsidP="00C2725E">
      <w:pPr>
        <w:pStyle w:val="EndNoteBibliography"/>
        <w:ind w:left="720" w:hanging="720"/>
      </w:pPr>
      <w:r w:rsidRPr="00C2725E">
        <w:t>[19]</w:t>
      </w:r>
      <w:r w:rsidRPr="00C2725E">
        <w:tab/>
        <w:t xml:space="preserve">(2016). </w:t>
      </w:r>
      <w:r w:rsidRPr="00C2725E">
        <w:rPr>
          <w:i/>
        </w:rPr>
        <w:t>Apache Solr</w:t>
      </w:r>
      <w:r w:rsidRPr="00C2725E">
        <w:t xml:space="preserve">. Available: </w:t>
      </w:r>
      <w:hyperlink r:id="rId103" w:history="1">
        <w:r w:rsidRPr="00C2725E">
          <w:rPr>
            <w:rStyle w:val="Hiperligao"/>
          </w:rPr>
          <w:t>http://lucene.apache.org/solr/</w:t>
        </w:r>
      </w:hyperlink>
    </w:p>
    <w:p w:rsidR="00C2725E" w:rsidRPr="00C2725E" w:rsidRDefault="00C2725E" w:rsidP="00C2725E">
      <w:pPr>
        <w:pStyle w:val="EndNoteBibliography"/>
        <w:ind w:left="720" w:hanging="720"/>
      </w:pPr>
      <w:r w:rsidRPr="00C2725E">
        <w:t>[20]</w:t>
      </w:r>
      <w:r w:rsidRPr="00C2725E">
        <w:tab/>
        <w:t xml:space="preserve">R. Gheorghe, M. L. Hinman, and R. Russo, </w:t>
      </w:r>
      <w:r w:rsidRPr="00C2725E">
        <w:rPr>
          <w:i/>
        </w:rPr>
        <w:t>Elasticsearch in Action</w:t>
      </w:r>
      <w:r w:rsidRPr="00C2725E">
        <w:t>: Manning Publications Co., 2015.</w:t>
      </w:r>
    </w:p>
    <w:p w:rsidR="00C2725E" w:rsidRPr="00C2725E" w:rsidRDefault="00C2725E" w:rsidP="00C2725E">
      <w:pPr>
        <w:pStyle w:val="EndNoteBibliography"/>
        <w:ind w:left="720" w:hanging="720"/>
      </w:pPr>
      <w:r w:rsidRPr="00C2725E">
        <w:t>[21]</w:t>
      </w:r>
      <w:r w:rsidRPr="00C2725E">
        <w:tab/>
        <w:t xml:space="preserve">D. Rothwell, F. Wingert, R. Cote, R. Beckett, and J. Palotay, "Indexing Medical Information: The Role of SNOMED," in </w:t>
      </w:r>
      <w:r w:rsidRPr="00C2725E">
        <w:rPr>
          <w:i/>
        </w:rPr>
        <w:t xml:space="preserve">Proceedings/the... Annual Symposium on </w:t>
      </w:r>
      <w:r w:rsidRPr="00C2725E">
        <w:rPr>
          <w:i/>
        </w:rPr>
        <w:lastRenderedPageBreak/>
        <w:t>Computer Application [sic] in Medical Care. Symposium on Computer Applications in Medical Care</w:t>
      </w:r>
      <w:r w:rsidRPr="00C2725E">
        <w:t>, 1989, pp. 534-539.</w:t>
      </w:r>
    </w:p>
    <w:p w:rsidR="00C2725E" w:rsidRPr="00C2725E" w:rsidRDefault="00C2725E" w:rsidP="00C2725E">
      <w:pPr>
        <w:pStyle w:val="EndNoteBibliography"/>
        <w:ind w:left="720" w:hanging="720"/>
      </w:pPr>
      <w:r w:rsidRPr="00C2725E">
        <w:t>[22]</w:t>
      </w:r>
      <w:r w:rsidRPr="00C2725E">
        <w:tab/>
        <w:t xml:space="preserve">(2016). </w:t>
      </w:r>
      <w:r w:rsidRPr="00C2725E">
        <w:rPr>
          <w:i/>
        </w:rPr>
        <w:t>ICD - ICD-9-CM - International Classification of Diseases, Ninth Revision, Clinical Modification</w:t>
      </w:r>
      <w:r w:rsidRPr="00C2725E">
        <w:t xml:space="preserve">. Available: </w:t>
      </w:r>
      <w:hyperlink r:id="rId104" w:history="1">
        <w:r w:rsidRPr="00C2725E">
          <w:rPr>
            <w:rStyle w:val="Hiperligao"/>
          </w:rPr>
          <w:t>http://www.cdc.gov/nchs/icd/icd9cm.htm</w:t>
        </w:r>
      </w:hyperlink>
    </w:p>
    <w:p w:rsidR="00C2725E" w:rsidRPr="00C2725E" w:rsidRDefault="00C2725E" w:rsidP="00C2725E">
      <w:pPr>
        <w:pStyle w:val="EndNoteBibliography"/>
        <w:ind w:left="720" w:hanging="720"/>
      </w:pPr>
      <w:r w:rsidRPr="00C2725E">
        <w:t>[23]</w:t>
      </w:r>
      <w:r w:rsidRPr="00C2725E">
        <w:tab/>
        <w:t xml:space="preserve">(2016). </w:t>
      </w:r>
      <w:r w:rsidRPr="00C2725E">
        <w:rPr>
          <w:i/>
        </w:rPr>
        <w:t>Classificação Internacional de Doenças (CID) - Portal da Codificação Clínica e dos GDH</w:t>
      </w:r>
      <w:r w:rsidRPr="00C2725E">
        <w:t xml:space="preserve">. Available: </w:t>
      </w:r>
      <w:hyperlink r:id="rId105" w:history="1">
        <w:r w:rsidRPr="00C2725E">
          <w:rPr>
            <w:rStyle w:val="Hiperligao"/>
          </w:rPr>
          <w:t>http://portalcodgdh.min-saude.pt/index.php/Classifica%C3%A7%C3%A3o_Internacional_de_Doen%C3%A7as_(CID</w:t>
        </w:r>
      </w:hyperlink>
      <w:r w:rsidRPr="00C2725E">
        <w:t>)</w:t>
      </w:r>
    </w:p>
    <w:p w:rsidR="00C2725E" w:rsidRPr="00C2725E" w:rsidRDefault="00C2725E" w:rsidP="00C2725E">
      <w:pPr>
        <w:pStyle w:val="EndNoteBibliography"/>
        <w:ind w:left="720" w:hanging="720"/>
      </w:pPr>
      <w:r w:rsidRPr="00C2725E">
        <w:t>[24]</w:t>
      </w:r>
      <w:r w:rsidRPr="00C2725E">
        <w:tab/>
        <w:t>R. Correia, "openEHR," Faculdade de Medicina da Universidade do Porto2015.</w:t>
      </w:r>
    </w:p>
    <w:p w:rsidR="00C2725E" w:rsidRPr="00C2725E" w:rsidRDefault="00C2725E" w:rsidP="00C2725E">
      <w:pPr>
        <w:pStyle w:val="EndNoteBibliography"/>
        <w:ind w:left="720" w:hanging="720"/>
      </w:pPr>
      <w:r w:rsidRPr="00C2725E">
        <w:t>[25]</w:t>
      </w:r>
      <w:r w:rsidRPr="00C2725E">
        <w:tab/>
        <w:t>pablo, "CaboLabs Healthcare Informatics, Standards and Interoperability," 2016.</w:t>
      </w:r>
    </w:p>
    <w:p w:rsidR="00C2725E" w:rsidRPr="00C2725E" w:rsidRDefault="00C2725E" w:rsidP="00C2725E">
      <w:pPr>
        <w:pStyle w:val="EndNoteBibliography"/>
        <w:ind w:left="720" w:hanging="720"/>
      </w:pPr>
      <w:r w:rsidRPr="00C2725E">
        <w:t>[26]</w:t>
      </w:r>
      <w:r w:rsidRPr="00C2725E">
        <w:tab/>
        <w:t xml:space="preserve">S. R. Cassandra Targett. (2016). </w:t>
      </w:r>
      <w:r w:rsidRPr="00C2725E">
        <w:rPr>
          <w:i/>
        </w:rPr>
        <w:t>Apache Solr Tokenizers</w:t>
      </w:r>
      <w:r w:rsidRPr="00C2725E">
        <w:t xml:space="preserve">. Available: </w:t>
      </w:r>
      <w:hyperlink r:id="rId106" w:history="1">
        <w:r w:rsidRPr="00C2725E">
          <w:rPr>
            <w:rStyle w:val="Hiperligao"/>
          </w:rPr>
          <w:t>https://cwiki.apache.org/confluence/display/solr/Tokenizers</w:t>
        </w:r>
      </w:hyperlink>
    </w:p>
    <w:p w:rsidR="00C2725E" w:rsidRPr="00C2725E" w:rsidRDefault="00C2725E" w:rsidP="00C2725E">
      <w:pPr>
        <w:pStyle w:val="EndNoteBibliography"/>
        <w:ind w:left="720" w:hanging="720"/>
      </w:pPr>
      <w:r w:rsidRPr="00C2725E">
        <w:t>[27]</w:t>
      </w:r>
      <w:r w:rsidRPr="00C2725E">
        <w:tab/>
        <w:t xml:space="preserve">(20-06-2016). </w:t>
      </w:r>
      <w:r w:rsidRPr="00C2725E">
        <w:rPr>
          <w:i/>
        </w:rPr>
        <w:t>Apache Lucene - Scoring</w:t>
      </w:r>
      <w:r w:rsidRPr="00C2725E">
        <w:t xml:space="preserve">. Available: </w:t>
      </w:r>
      <w:hyperlink r:id="rId107" w:history="1">
        <w:r w:rsidRPr="00C2725E">
          <w:rPr>
            <w:rStyle w:val="Hiperligao"/>
          </w:rPr>
          <w:t>https://lucene.apache.org/core/2_9_4/scoring.html#Score</w:t>
        </w:r>
      </w:hyperlink>
    </w:p>
    <w:p w:rsidR="00C2725E" w:rsidRPr="00C2725E" w:rsidRDefault="00C2725E" w:rsidP="00C2725E">
      <w:pPr>
        <w:pStyle w:val="EndNoteBibliography"/>
        <w:ind w:left="720" w:hanging="720"/>
      </w:pPr>
      <w:r w:rsidRPr="00C2725E">
        <w:t>[28]</w:t>
      </w:r>
      <w:r w:rsidRPr="00C2725E">
        <w:tab/>
        <w:t xml:space="preserve">P. Pazos. (2016, 22/06/2016). </w:t>
      </w:r>
      <w:r w:rsidRPr="00C2725E">
        <w:rPr>
          <w:i/>
        </w:rPr>
        <w:t>Time committing a lot of xml</w:t>
      </w:r>
      <w:r w:rsidRPr="00C2725E">
        <w:t xml:space="preserve">. Available: </w:t>
      </w:r>
      <w:hyperlink r:id="rId108" w:history="1">
        <w:r w:rsidRPr="00C2725E">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810219" w:rsidRPr="00583FF4" w:rsidRDefault="00810219" w:rsidP="00810219">
      <w:pPr>
        <w:rPr>
          <w:lang w:val="en-GB"/>
        </w:rPr>
        <w:sectPr w:rsidR="00810219" w:rsidRPr="00583FF4" w:rsidSect="00D7779F">
          <w:type w:val="oddPage"/>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Cabealho1"/>
      </w:pPr>
      <w:bookmarkStart w:id="101" w:name="_Toc454266017"/>
      <w:r>
        <w:t>Anexo A</w:t>
      </w:r>
      <w:bookmarkEnd w:id="101"/>
    </w:p>
    <w:p w:rsidR="00810219" w:rsidRPr="00810219" w:rsidRDefault="00810219" w:rsidP="00810219">
      <w:pPr>
        <w:pStyle w:val="Corpodetexto"/>
      </w:pPr>
      <w:r>
        <w:t>shafdajjs</w:t>
      </w:r>
    </w:p>
    <w:p w:rsidR="00B23002" w:rsidRPr="00173F88" w:rsidRDefault="00B23002" w:rsidP="00AF48C7">
      <w:pPr>
        <w:pStyle w:val="Corpodetexto"/>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1D1A" w:rsidRDefault="00191D1A" w:rsidP="00321FA1">
      <w:r>
        <w:separator/>
      </w:r>
    </w:p>
  </w:endnote>
  <w:endnote w:type="continuationSeparator" w:id="0">
    <w:p w:rsidR="00191D1A" w:rsidRDefault="00191D1A"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941885"/>
      <w:docPartObj>
        <w:docPartGallery w:val="Page Numbers (Bottom of Page)"/>
        <w:docPartUnique/>
      </w:docPartObj>
    </w:sdtPr>
    <w:sdtContent>
      <w:p w:rsidR="002147FC" w:rsidRDefault="002147FC">
        <w:pPr>
          <w:pStyle w:val="Rodap"/>
          <w:jc w:val="center"/>
        </w:pPr>
        <w:r>
          <w:fldChar w:fldCharType="begin"/>
        </w:r>
        <w:r>
          <w:instrText>PAGE   \* MERGEFORMAT</w:instrText>
        </w:r>
        <w:r>
          <w:fldChar w:fldCharType="separate"/>
        </w:r>
        <w:r w:rsidR="005E16C7">
          <w:rPr>
            <w:noProof/>
          </w:rPr>
          <w:t>47</w:t>
        </w:r>
        <w:r>
          <w:fldChar w:fldCharType="end"/>
        </w:r>
      </w:p>
    </w:sdtContent>
  </w:sdt>
  <w:p w:rsidR="002147FC" w:rsidRDefault="002147FC">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sidR="00C2725E">
      <w:rPr>
        <w:noProof/>
      </w:rPr>
      <w:t>30</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sidR="005E16C7">
      <w:rPr>
        <w:noProof/>
      </w:rPr>
      <w:t>45</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sidR="005E16C7">
      <w:rPr>
        <w:noProof/>
      </w:rPr>
      <w:t>48</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sidR="005E16C7">
      <w:rPr>
        <w:noProof/>
      </w:rPr>
      <w:t>57</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inicialdireito"/>
    </w:pPr>
    <w:r>
      <w:fldChar w:fldCharType="begin"/>
    </w:r>
    <w:r>
      <w:instrText xml:space="preserve"> PAGE </w:instrText>
    </w:r>
    <w:r>
      <w:fldChar w:fldCharType="separate"/>
    </w:r>
    <w:r w:rsidR="00C2725E">
      <w:rPr>
        <w:noProof/>
      </w:rPr>
      <w:t>xv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inicialdireito"/>
    </w:pPr>
    <w:r>
      <w:fldChar w:fldCharType="begin"/>
    </w:r>
    <w:r>
      <w:instrText xml:space="preserve"> PAGE </w:instrText>
    </w:r>
    <w:r>
      <w:fldChar w:fldCharType="separate"/>
    </w:r>
    <w:r w:rsidR="00C2725E">
      <w:rPr>
        <w:noProof/>
      </w:rPr>
      <w:t>xi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sidR="00C2725E">
      <w:rPr>
        <w:noProof/>
      </w:rPr>
      <w:t>3</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Rodapdireita"/>
    </w:pPr>
    <w:r>
      <w:tab/>
    </w:r>
    <w:r>
      <w:fldChar w:fldCharType="begin"/>
    </w:r>
    <w:r>
      <w:instrText xml:space="preserve"> PAGE </w:instrText>
    </w:r>
    <w:r>
      <w:fldChar w:fldCharType="separate"/>
    </w:r>
    <w:r w:rsidR="00F14DFD">
      <w:rPr>
        <w:noProof/>
      </w:rPr>
      <w:t>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1D1A" w:rsidRDefault="00191D1A" w:rsidP="00321FA1">
      <w:r>
        <w:separator/>
      </w:r>
    </w:p>
  </w:footnote>
  <w:footnote w:type="continuationSeparator" w:id="0">
    <w:p w:rsidR="00191D1A" w:rsidRDefault="00191D1A"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6B16B7">
    <w:pPr>
      <w:pStyle w:val="Cabealho"/>
      <w:jc w:val="center"/>
    </w:pPr>
  </w:p>
  <w:p w:rsidR="002147FC" w:rsidRDefault="002147FC" w:rsidP="00321FA1">
    <w:pPr>
      <w:pStyle w:val="Cabealh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6B16B7">
    <w:pPr>
      <w:pStyle w:val="Cabealho"/>
      <w:jc w:val="center"/>
    </w:pPr>
  </w:p>
  <w:p w:rsidR="002147FC" w:rsidRDefault="002147FC" w:rsidP="00321FA1">
    <w:pPr>
      <w:pStyle w:val="Cabealh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6B16B7">
    <w:pPr>
      <w:pStyle w:val="Cabealho"/>
      <w:jc w:val="center"/>
    </w:pPr>
  </w:p>
  <w:p w:rsidR="002147FC" w:rsidRDefault="002147FC" w:rsidP="00321FA1">
    <w:pPr>
      <w:pStyle w:val="Cabealh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6B16B7">
    <w:pPr>
      <w:pStyle w:val="Cabealho"/>
      <w:jc w:val="center"/>
    </w:pPr>
  </w:p>
  <w:p w:rsidR="002147FC" w:rsidRDefault="002147FC" w:rsidP="00321FA1">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6B16B7">
    <w:pPr>
      <w:pStyle w:val="Cabealho"/>
      <w:jc w:val="center"/>
    </w:pPr>
  </w:p>
  <w:p w:rsidR="002147FC" w:rsidRDefault="002147FC" w:rsidP="00321FA1">
    <w:pPr>
      <w:pStyle w:val="Cabealh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6B16B7">
    <w:pPr>
      <w:pStyle w:val="Cabealho"/>
      <w:jc w:val="center"/>
    </w:pPr>
  </w:p>
  <w:p w:rsidR="002147FC" w:rsidRDefault="002147FC" w:rsidP="00321FA1">
    <w:pPr>
      <w:pStyle w:val="Cabealh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A37B14">
    <w:pPr>
      <w:pStyle w:val="Cabealho"/>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7FC" w:rsidRDefault="002147FC" w:rsidP="00321FA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1"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4"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8"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7"/>
  </w:num>
  <w:num w:numId="2">
    <w:abstractNumId w:val="27"/>
  </w:num>
  <w:num w:numId="3">
    <w:abstractNumId w:val="27"/>
  </w:num>
  <w:num w:numId="4">
    <w:abstractNumId w:val="27"/>
  </w:num>
  <w:num w:numId="5">
    <w:abstractNumId w:val="27"/>
  </w:num>
  <w:num w:numId="6">
    <w:abstractNumId w:val="27"/>
  </w:num>
  <w:num w:numId="7">
    <w:abstractNumId w:val="27"/>
  </w:num>
  <w:num w:numId="8">
    <w:abstractNumId w:val="27"/>
  </w:num>
  <w:num w:numId="9">
    <w:abstractNumId w:val="27"/>
  </w:num>
  <w:num w:numId="10">
    <w:abstractNumId w:val="0"/>
  </w:num>
  <w:num w:numId="11">
    <w:abstractNumId w:val="1"/>
  </w:num>
  <w:num w:numId="12">
    <w:abstractNumId w:val="22"/>
  </w:num>
  <w:num w:numId="13">
    <w:abstractNumId w:val="24"/>
  </w:num>
  <w:num w:numId="14">
    <w:abstractNumId w:val="18"/>
  </w:num>
  <w:num w:numId="15">
    <w:abstractNumId w:val="15"/>
  </w:num>
  <w:num w:numId="16">
    <w:abstractNumId w:val="15"/>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1"/>
  </w:num>
  <w:num w:numId="28">
    <w:abstractNumId w:val="13"/>
  </w:num>
  <w:num w:numId="29">
    <w:abstractNumId w:val="23"/>
  </w:num>
  <w:num w:numId="30">
    <w:abstractNumId w:val="29"/>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8"/>
  </w:num>
  <w:num w:numId="39">
    <w:abstractNumId w:val="17"/>
  </w:num>
  <w:num w:numId="40">
    <w:abstractNumId w:val="26"/>
  </w:num>
  <w:num w:numId="41">
    <w:abstractNumId w:val="4"/>
  </w:num>
  <w:num w:numId="42">
    <w:abstractNumId w:val="25"/>
  </w:num>
  <w:num w:numId="43">
    <w:abstractNumId w:val="14"/>
  </w:num>
  <w:num w:numId="44">
    <w:abstractNumId w:val="10"/>
  </w:num>
  <w:num w:numId="45">
    <w:abstractNumId w:val="5"/>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59CD"/>
    <w:rsid w:val="00005E89"/>
    <w:rsid w:val="0000660B"/>
    <w:rsid w:val="00006EF2"/>
    <w:rsid w:val="000072D0"/>
    <w:rsid w:val="00011F00"/>
    <w:rsid w:val="00012FAC"/>
    <w:rsid w:val="0001490D"/>
    <w:rsid w:val="00015CF8"/>
    <w:rsid w:val="00015D8D"/>
    <w:rsid w:val="00016F16"/>
    <w:rsid w:val="00017B13"/>
    <w:rsid w:val="00020006"/>
    <w:rsid w:val="00020814"/>
    <w:rsid w:val="000225CA"/>
    <w:rsid w:val="00023708"/>
    <w:rsid w:val="00024582"/>
    <w:rsid w:val="0002589B"/>
    <w:rsid w:val="000261AB"/>
    <w:rsid w:val="00031CEB"/>
    <w:rsid w:val="00031E93"/>
    <w:rsid w:val="00033D35"/>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00F"/>
    <w:rsid w:val="000603EC"/>
    <w:rsid w:val="00064373"/>
    <w:rsid w:val="00064954"/>
    <w:rsid w:val="000655A3"/>
    <w:rsid w:val="00065B2F"/>
    <w:rsid w:val="00065DEF"/>
    <w:rsid w:val="0006619C"/>
    <w:rsid w:val="00066871"/>
    <w:rsid w:val="0006756A"/>
    <w:rsid w:val="00067693"/>
    <w:rsid w:val="0007180E"/>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0DD2"/>
    <w:rsid w:val="000A139B"/>
    <w:rsid w:val="000A5010"/>
    <w:rsid w:val="000A5885"/>
    <w:rsid w:val="000B165F"/>
    <w:rsid w:val="000B4117"/>
    <w:rsid w:val="000B5241"/>
    <w:rsid w:val="000B67BE"/>
    <w:rsid w:val="000B6C87"/>
    <w:rsid w:val="000B6CE9"/>
    <w:rsid w:val="000B6DF1"/>
    <w:rsid w:val="000C2F30"/>
    <w:rsid w:val="000C4FC0"/>
    <w:rsid w:val="000C67ED"/>
    <w:rsid w:val="000C6DAD"/>
    <w:rsid w:val="000D0F6F"/>
    <w:rsid w:val="000D2661"/>
    <w:rsid w:val="000D46E1"/>
    <w:rsid w:val="000D493E"/>
    <w:rsid w:val="000D4B96"/>
    <w:rsid w:val="000D4BB5"/>
    <w:rsid w:val="000D5194"/>
    <w:rsid w:val="000D5A71"/>
    <w:rsid w:val="000D60CF"/>
    <w:rsid w:val="000E11E8"/>
    <w:rsid w:val="000E16A4"/>
    <w:rsid w:val="000E2538"/>
    <w:rsid w:val="000E402B"/>
    <w:rsid w:val="000E5024"/>
    <w:rsid w:val="000E5283"/>
    <w:rsid w:val="000E5C2C"/>
    <w:rsid w:val="000F0B86"/>
    <w:rsid w:val="000F4CA0"/>
    <w:rsid w:val="000F5731"/>
    <w:rsid w:val="000F62D1"/>
    <w:rsid w:val="000F6D09"/>
    <w:rsid w:val="000F7497"/>
    <w:rsid w:val="00101F57"/>
    <w:rsid w:val="00102795"/>
    <w:rsid w:val="001029E8"/>
    <w:rsid w:val="00103CA6"/>
    <w:rsid w:val="00106479"/>
    <w:rsid w:val="00107720"/>
    <w:rsid w:val="00107A20"/>
    <w:rsid w:val="0011187D"/>
    <w:rsid w:val="0011189A"/>
    <w:rsid w:val="001165EF"/>
    <w:rsid w:val="0011729E"/>
    <w:rsid w:val="00117C75"/>
    <w:rsid w:val="00120207"/>
    <w:rsid w:val="00120411"/>
    <w:rsid w:val="0012060D"/>
    <w:rsid w:val="001255A1"/>
    <w:rsid w:val="001256F6"/>
    <w:rsid w:val="001264E3"/>
    <w:rsid w:val="00130E2B"/>
    <w:rsid w:val="001335F0"/>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631D"/>
    <w:rsid w:val="00170250"/>
    <w:rsid w:val="00171049"/>
    <w:rsid w:val="00171C10"/>
    <w:rsid w:val="00173993"/>
    <w:rsid w:val="00173B1C"/>
    <w:rsid w:val="00173F88"/>
    <w:rsid w:val="001742DE"/>
    <w:rsid w:val="001808A1"/>
    <w:rsid w:val="001813DA"/>
    <w:rsid w:val="0018194D"/>
    <w:rsid w:val="00183961"/>
    <w:rsid w:val="00185ABA"/>
    <w:rsid w:val="00191AD9"/>
    <w:rsid w:val="00191D1A"/>
    <w:rsid w:val="001A2887"/>
    <w:rsid w:val="001A2975"/>
    <w:rsid w:val="001A3E61"/>
    <w:rsid w:val="001A4436"/>
    <w:rsid w:val="001A6F06"/>
    <w:rsid w:val="001A7C38"/>
    <w:rsid w:val="001B13DC"/>
    <w:rsid w:val="001B177B"/>
    <w:rsid w:val="001B21F8"/>
    <w:rsid w:val="001B27D6"/>
    <w:rsid w:val="001B2C2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18B7"/>
    <w:rsid w:val="001E2382"/>
    <w:rsid w:val="001E48E0"/>
    <w:rsid w:val="001E55D3"/>
    <w:rsid w:val="001E78C2"/>
    <w:rsid w:val="001F00E6"/>
    <w:rsid w:val="001F0567"/>
    <w:rsid w:val="001F0E54"/>
    <w:rsid w:val="001F1564"/>
    <w:rsid w:val="001F1902"/>
    <w:rsid w:val="001F1B1F"/>
    <w:rsid w:val="001F1C15"/>
    <w:rsid w:val="001F6F26"/>
    <w:rsid w:val="00200539"/>
    <w:rsid w:val="0020115F"/>
    <w:rsid w:val="002019BE"/>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3B2B"/>
    <w:rsid w:val="002759F2"/>
    <w:rsid w:val="002760BF"/>
    <w:rsid w:val="00276207"/>
    <w:rsid w:val="002767E7"/>
    <w:rsid w:val="002769E1"/>
    <w:rsid w:val="00277DC5"/>
    <w:rsid w:val="0028059E"/>
    <w:rsid w:val="002831B2"/>
    <w:rsid w:val="002845C7"/>
    <w:rsid w:val="0028603A"/>
    <w:rsid w:val="00286D31"/>
    <w:rsid w:val="0029077A"/>
    <w:rsid w:val="00290D6C"/>
    <w:rsid w:val="00291DC8"/>
    <w:rsid w:val="00293564"/>
    <w:rsid w:val="002943AC"/>
    <w:rsid w:val="002A038F"/>
    <w:rsid w:val="002A0D78"/>
    <w:rsid w:val="002A181D"/>
    <w:rsid w:val="002A2102"/>
    <w:rsid w:val="002A232A"/>
    <w:rsid w:val="002A32C4"/>
    <w:rsid w:val="002A5940"/>
    <w:rsid w:val="002A5C08"/>
    <w:rsid w:val="002A7A5D"/>
    <w:rsid w:val="002B10F3"/>
    <w:rsid w:val="002B11AC"/>
    <w:rsid w:val="002B1311"/>
    <w:rsid w:val="002B48B9"/>
    <w:rsid w:val="002B632A"/>
    <w:rsid w:val="002B63A1"/>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88F"/>
    <w:rsid w:val="002E6A5A"/>
    <w:rsid w:val="002E76A8"/>
    <w:rsid w:val="002F1EBB"/>
    <w:rsid w:val="002F3239"/>
    <w:rsid w:val="002F398A"/>
    <w:rsid w:val="002F4504"/>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7B7"/>
    <w:rsid w:val="00331EF8"/>
    <w:rsid w:val="00331F2E"/>
    <w:rsid w:val="00332F70"/>
    <w:rsid w:val="00333DE6"/>
    <w:rsid w:val="00336E5B"/>
    <w:rsid w:val="0034149A"/>
    <w:rsid w:val="00342FF7"/>
    <w:rsid w:val="00343901"/>
    <w:rsid w:val="0034591E"/>
    <w:rsid w:val="00345C28"/>
    <w:rsid w:val="00347D93"/>
    <w:rsid w:val="003505C0"/>
    <w:rsid w:val="00352530"/>
    <w:rsid w:val="00352D25"/>
    <w:rsid w:val="00353AD1"/>
    <w:rsid w:val="003548EA"/>
    <w:rsid w:val="003615B7"/>
    <w:rsid w:val="003617E1"/>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E2FD9"/>
    <w:rsid w:val="003E3EE4"/>
    <w:rsid w:val="003E40EE"/>
    <w:rsid w:val="003E48FE"/>
    <w:rsid w:val="003E593E"/>
    <w:rsid w:val="003E5B41"/>
    <w:rsid w:val="003E6469"/>
    <w:rsid w:val="003E6E4F"/>
    <w:rsid w:val="003F2479"/>
    <w:rsid w:val="003F37A8"/>
    <w:rsid w:val="003F569B"/>
    <w:rsid w:val="003F5B38"/>
    <w:rsid w:val="003F617E"/>
    <w:rsid w:val="003F6225"/>
    <w:rsid w:val="00400628"/>
    <w:rsid w:val="00401CF3"/>
    <w:rsid w:val="00405966"/>
    <w:rsid w:val="00406F1D"/>
    <w:rsid w:val="00411D35"/>
    <w:rsid w:val="004146DE"/>
    <w:rsid w:val="00421654"/>
    <w:rsid w:val="00422308"/>
    <w:rsid w:val="004226A7"/>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7351F"/>
    <w:rsid w:val="00476BFF"/>
    <w:rsid w:val="00476E5B"/>
    <w:rsid w:val="00477945"/>
    <w:rsid w:val="004807D0"/>
    <w:rsid w:val="004845A4"/>
    <w:rsid w:val="004873EF"/>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57E"/>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0480"/>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1D4D"/>
    <w:rsid w:val="005521BB"/>
    <w:rsid w:val="005539CD"/>
    <w:rsid w:val="00553EE3"/>
    <w:rsid w:val="005605E9"/>
    <w:rsid w:val="00563C72"/>
    <w:rsid w:val="005651CA"/>
    <w:rsid w:val="00567067"/>
    <w:rsid w:val="005679B0"/>
    <w:rsid w:val="005728ED"/>
    <w:rsid w:val="005735AB"/>
    <w:rsid w:val="0057441E"/>
    <w:rsid w:val="0057531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B7C27"/>
    <w:rsid w:val="005B7CC4"/>
    <w:rsid w:val="005C0426"/>
    <w:rsid w:val="005C1A47"/>
    <w:rsid w:val="005C4637"/>
    <w:rsid w:val="005C57A3"/>
    <w:rsid w:val="005C7D7F"/>
    <w:rsid w:val="005D083B"/>
    <w:rsid w:val="005D0B2A"/>
    <w:rsid w:val="005D2AF4"/>
    <w:rsid w:val="005D5BFD"/>
    <w:rsid w:val="005D7059"/>
    <w:rsid w:val="005D7235"/>
    <w:rsid w:val="005E0525"/>
    <w:rsid w:val="005E0F0C"/>
    <w:rsid w:val="005E16C7"/>
    <w:rsid w:val="005E1DDC"/>
    <w:rsid w:val="005E26C3"/>
    <w:rsid w:val="005E4211"/>
    <w:rsid w:val="005E5FBA"/>
    <w:rsid w:val="005E7009"/>
    <w:rsid w:val="005E7AFA"/>
    <w:rsid w:val="005F0C4E"/>
    <w:rsid w:val="005F1062"/>
    <w:rsid w:val="005F125B"/>
    <w:rsid w:val="005F504D"/>
    <w:rsid w:val="005F62DA"/>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7077"/>
    <w:rsid w:val="00617879"/>
    <w:rsid w:val="00620443"/>
    <w:rsid w:val="006233CD"/>
    <w:rsid w:val="006235D0"/>
    <w:rsid w:val="0062528F"/>
    <w:rsid w:val="006267B4"/>
    <w:rsid w:val="00626854"/>
    <w:rsid w:val="00627702"/>
    <w:rsid w:val="006328E9"/>
    <w:rsid w:val="00632912"/>
    <w:rsid w:val="0063469B"/>
    <w:rsid w:val="00635244"/>
    <w:rsid w:val="00636159"/>
    <w:rsid w:val="006365F6"/>
    <w:rsid w:val="0063791B"/>
    <w:rsid w:val="006420AC"/>
    <w:rsid w:val="00642F60"/>
    <w:rsid w:val="00644CCF"/>
    <w:rsid w:val="00645D53"/>
    <w:rsid w:val="00646F71"/>
    <w:rsid w:val="00646FE4"/>
    <w:rsid w:val="00651C5C"/>
    <w:rsid w:val="0065255A"/>
    <w:rsid w:val="00653C81"/>
    <w:rsid w:val="0065776C"/>
    <w:rsid w:val="0066031E"/>
    <w:rsid w:val="006645D2"/>
    <w:rsid w:val="0066480F"/>
    <w:rsid w:val="00674CE8"/>
    <w:rsid w:val="00677DC9"/>
    <w:rsid w:val="006812FE"/>
    <w:rsid w:val="0068783E"/>
    <w:rsid w:val="0069197E"/>
    <w:rsid w:val="00691C9C"/>
    <w:rsid w:val="00691DF3"/>
    <w:rsid w:val="00694806"/>
    <w:rsid w:val="00695ABB"/>
    <w:rsid w:val="00696575"/>
    <w:rsid w:val="00696AA3"/>
    <w:rsid w:val="00697969"/>
    <w:rsid w:val="00697C87"/>
    <w:rsid w:val="006A0C45"/>
    <w:rsid w:val="006A2031"/>
    <w:rsid w:val="006A590D"/>
    <w:rsid w:val="006B0080"/>
    <w:rsid w:val="006B16B7"/>
    <w:rsid w:val="006B2544"/>
    <w:rsid w:val="006B5CAF"/>
    <w:rsid w:val="006B71B5"/>
    <w:rsid w:val="006C0475"/>
    <w:rsid w:val="006C124F"/>
    <w:rsid w:val="006C12E2"/>
    <w:rsid w:val="006C3815"/>
    <w:rsid w:val="006C479B"/>
    <w:rsid w:val="006C6FD5"/>
    <w:rsid w:val="006C72EE"/>
    <w:rsid w:val="006C7B9C"/>
    <w:rsid w:val="006D0F05"/>
    <w:rsid w:val="006D1239"/>
    <w:rsid w:val="006D25D9"/>
    <w:rsid w:val="006D27BD"/>
    <w:rsid w:val="006D2B15"/>
    <w:rsid w:val="006D37E1"/>
    <w:rsid w:val="006D3C74"/>
    <w:rsid w:val="006D48C2"/>
    <w:rsid w:val="006D4EB6"/>
    <w:rsid w:val="006D52B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74DF"/>
    <w:rsid w:val="00711A87"/>
    <w:rsid w:val="00711D74"/>
    <w:rsid w:val="007122C1"/>
    <w:rsid w:val="007130D2"/>
    <w:rsid w:val="0071491A"/>
    <w:rsid w:val="00715146"/>
    <w:rsid w:val="0071523F"/>
    <w:rsid w:val="00720E17"/>
    <w:rsid w:val="007213E1"/>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2A34"/>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6514"/>
    <w:rsid w:val="0077129F"/>
    <w:rsid w:val="007736AE"/>
    <w:rsid w:val="007750BC"/>
    <w:rsid w:val="00775CE4"/>
    <w:rsid w:val="007770DD"/>
    <w:rsid w:val="00781195"/>
    <w:rsid w:val="0078202C"/>
    <w:rsid w:val="00782F40"/>
    <w:rsid w:val="00784332"/>
    <w:rsid w:val="00784E0D"/>
    <w:rsid w:val="00785353"/>
    <w:rsid w:val="00785354"/>
    <w:rsid w:val="007866E4"/>
    <w:rsid w:val="00786CF9"/>
    <w:rsid w:val="007871B7"/>
    <w:rsid w:val="00787409"/>
    <w:rsid w:val="007905B7"/>
    <w:rsid w:val="0079422F"/>
    <w:rsid w:val="0079445D"/>
    <w:rsid w:val="00795602"/>
    <w:rsid w:val="00797608"/>
    <w:rsid w:val="007A0049"/>
    <w:rsid w:val="007A0492"/>
    <w:rsid w:val="007A20FB"/>
    <w:rsid w:val="007A2155"/>
    <w:rsid w:val="007A3262"/>
    <w:rsid w:val="007A37A0"/>
    <w:rsid w:val="007A5B3B"/>
    <w:rsid w:val="007A5BC6"/>
    <w:rsid w:val="007A755C"/>
    <w:rsid w:val="007B0896"/>
    <w:rsid w:val="007B1AC6"/>
    <w:rsid w:val="007B1C8E"/>
    <w:rsid w:val="007B3048"/>
    <w:rsid w:val="007B340F"/>
    <w:rsid w:val="007B53B3"/>
    <w:rsid w:val="007B688C"/>
    <w:rsid w:val="007B69EC"/>
    <w:rsid w:val="007B7804"/>
    <w:rsid w:val="007B7B27"/>
    <w:rsid w:val="007C033F"/>
    <w:rsid w:val="007C0A3B"/>
    <w:rsid w:val="007C0D8E"/>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EE6"/>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9DB"/>
    <w:rsid w:val="00820E30"/>
    <w:rsid w:val="0082201C"/>
    <w:rsid w:val="0082279C"/>
    <w:rsid w:val="00823525"/>
    <w:rsid w:val="00823644"/>
    <w:rsid w:val="00823703"/>
    <w:rsid w:val="0082490E"/>
    <w:rsid w:val="008269FD"/>
    <w:rsid w:val="0083015E"/>
    <w:rsid w:val="008304E2"/>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46457"/>
    <w:rsid w:val="0085126B"/>
    <w:rsid w:val="00856557"/>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A7A58"/>
    <w:rsid w:val="008B1B82"/>
    <w:rsid w:val="008B5609"/>
    <w:rsid w:val="008B5D79"/>
    <w:rsid w:val="008B6231"/>
    <w:rsid w:val="008B7DDA"/>
    <w:rsid w:val="008C1589"/>
    <w:rsid w:val="008C18F9"/>
    <w:rsid w:val="008C22FB"/>
    <w:rsid w:val="008C3AE4"/>
    <w:rsid w:val="008C4519"/>
    <w:rsid w:val="008C4554"/>
    <w:rsid w:val="008C47FB"/>
    <w:rsid w:val="008C7288"/>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1E96"/>
    <w:rsid w:val="008F31B9"/>
    <w:rsid w:val="008F32A4"/>
    <w:rsid w:val="008F3BFA"/>
    <w:rsid w:val="008F416F"/>
    <w:rsid w:val="008F49FD"/>
    <w:rsid w:val="008F6686"/>
    <w:rsid w:val="0090035B"/>
    <w:rsid w:val="009005E6"/>
    <w:rsid w:val="00901488"/>
    <w:rsid w:val="00903C87"/>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35BD1"/>
    <w:rsid w:val="009374AF"/>
    <w:rsid w:val="0094168D"/>
    <w:rsid w:val="009419F8"/>
    <w:rsid w:val="009437FA"/>
    <w:rsid w:val="00943B59"/>
    <w:rsid w:val="009445BB"/>
    <w:rsid w:val="00946643"/>
    <w:rsid w:val="00946C29"/>
    <w:rsid w:val="009501C0"/>
    <w:rsid w:val="00951609"/>
    <w:rsid w:val="009560C4"/>
    <w:rsid w:val="00957E9E"/>
    <w:rsid w:val="0096404B"/>
    <w:rsid w:val="00964269"/>
    <w:rsid w:val="00965580"/>
    <w:rsid w:val="00965F8D"/>
    <w:rsid w:val="00967011"/>
    <w:rsid w:val="00967521"/>
    <w:rsid w:val="00970BFA"/>
    <w:rsid w:val="009712BF"/>
    <w:rsid w:val="00973771"/>
    <w:rsid w:val="00977437"/>
    <w:rsid w:val="00981B93"/>
    <w:rsid w:val="00985C3F"/>
    <w:rsid w:val="00986CC7"/>
    <w:rsid w:val="009874C4"/>
    <w:rsid w:val="00987CD5"/>
    <w:rsid w:val="00991E75"/>
    <w:rsid w:val="00993428"/>
    <w:rsid w:val="00993B9B"/>
    <w:rsid w:val="00994BD3"/>
    <w:rsid w:val="00995E44"/>
    <w:rsid w:val="00996417"/>
    <w:rsid w:val="00997BAD"/>
    <w:rsid w:val="00997C7D"/>
    <w:rsid w:val="009A078E"/>
    <w:rsid w:val="009A1692"/>
    <w:rsid w:val="009A192A"/>
    <w:rsid w:val="009A24DD"/>
    <w:rsid w:val="009A689D"/>
    <w:rsid w:val="009A7559"/>
    <w:rsid w:val="009B0CBC"/>
    <w:rsid w:val="009B116C"/>
    <w:rsid w:val="009B1416"/>
    <w:rsid w:val="009B2BCD"/>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372F"/>
    <w:rsid w:val="009F5B09"/>
    <w:rsid w:val="009F62EB"/>
    <w:rsid w:val="009F718D"/>
    <w:rsid w:val="00A05564"/>
    <w:rsid w:val="00A05B49"/>
    <w:rsid w:val="00A06E16"/>
    <w:rsid w:val="00A0757A"/>
    <w:rsid w:val="00A10212"/>
    <w:rsid w:val="00A11443"/>
    <w:rsid w:val="00A124DB"/>
    <w:rsid w:val="00A12C45"/>
    <w:rsid w:val="00A131AA"/>
    <w:rsid w:val="00A13901"/>
    <w:rsid w:val="00A13D49"/>
    <w:rsid w:val="00A13D59"/>
    <w:rsid w:val="00A15AA1"/>
    <w:rsid w:val="00A166AA"/>
    <w:rsid w:val="00A1728C"/>
    <w:rsid w:val="00A20C27"/>
    <w:rsid w:val="00A2371B"/>
    <w:rsid w:val="00A23C03"/>
    <w:rsid w:val="00A25B05"/>
    <w:rsid w:val="00A262F1"/>
    <w:rsid w:val="00A264AA"/>
    <w:rsid w:val="00A2668F"/>
    <w:rsid w:val="00A26A03"/>
    <w:rsid w:val="00A303DB"/>
    <w:rsid w:val="00A3071E"/>
    <w:rsid w:val="00A315B9"/>
    <w:rsid w:val="00A32741"/>
    <w:rsid w:val="00A36888"/>
    <w:rsid w:val="00A36D34"/>
    <w:rsid w:val="00A37771"/>
    <w:rsid w:val="00A377B8"/>
    <w:rsid w:val="00A37B14"/>
    <w:rsid w:val="00A37B65"/>
    <w:rsid w:val="00A40E25"/>
    <w:rsid w:val="00A4185D"/>
    <w:rsid w:val="00A42233"/>
    <w:rsid w:val="00A42238"/>
    <w:rsid w:val="00A42B6D"/>
    <w:rsid w:val="00A4318A"/>
    <w:rsid w:val="00A433F7"/>
    <w:rsid w:val="00A457CB"/>
    <w:rsid w:val="00A47739"/>
    <w:rsid w:val="00A5234C"/>
    <w:rsid w:val="00A5757B"/>
    <w:rsid w:val="00A6076E"/>
    <w:rsid w:val="00A62B13"/>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684"/>
    <w:rsid w:val="00A9176D"/>
    <w:rsid w:val="00A92631"/>
    <w:rsid w:val="00A933D1"/>
    <w:rsid w:val="00A94BE4"/>
    <w:rsid w:val="00A9547B"/>
    <w:rsid w:val="00A95C7F"/>
    <w:rsid w:val="00A96430"/>
    <w:rsid w:val="00A97187"/>
    <w:rsid w:val="00A9727B"/>
    <w:rsid w:val="00A979B6"/>
    <w:rsid w:val="00A97BF6"/>
    <w:rsid w:val="00A97F48"/>
    <w:rsid w:val="00AA053B"/>
    <w:rsid w:val="00AA1452"/>
    <w:rsid w:val="00AA1AA5"/>
    <w:rsid w:val="00AA2257"/>
    <w:rsid w:val="00AA548C"/>
    <w:rsid w:val="00AA5B77"/>
    <w:rsid w:val="00AA729C"/>
    <w:rsid w:val="00AB2245"/>
    <w:rsid w:val="00AB2B07"/>
    <w:rsid w:val="00AB2C1E"/>
    <w:rsid w:val="00AB7B9D"/>
    <w:rsid w:val="00AC11AA"/>
    <w:rsid w:val="00AC156B"/>
    <w:rsid w:val="00AC1DC0"/>
    <w:rsid w:val="00AC1E4B"/>
    <w:rsid w:val="00AC3522"/>
    <w:rsid w:val="00AC6217"/>
    <w:rsid w:val="00AD1509"/>
    <w:rsid w:val="00AD30C3"/>
    <w:rsid w:val="00AD52B3"/>
    <w:rsid w:val="00AD56C0"/>
    <w:rsid w:val="00AD602A"/>
    <w:rsid w:val="00AD6ED8"/>
    <w:rsid w:val="00AD7256"/>
    <w:rsid w:val="00AD7295"/>
    <w:rsid w:val="00AE166A"/>
    <w:rsid w:val="00AE170F"/>
    <w:rsid w:val="00AE201C"/>
    <w:rsid w:val="00AE239C"/>
    <w:rsid w:val="00AE2932"/>
    <w:rsid w:val="00AE594E"/>
    <w:rsid w:val="00AE603F"/>
    <w:rsid w:val="00AF01A3"/>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6DE"/>
    <w:rsid w:val="00B1791C"/>
    <w:rsid w:val="00B21ADD"/>
    <w:rsid w:val="00B22CC3"/>
    <w:rsid w:val="00B22CF9"/>
    <w:rsid w:val="00B23002"/>
    <w:rsid w:val="00B24BF0"/>
    <w:rsid w:val="00B26291"/>
    <w:rsid w:val="00B2743E"/>
    <w:rsid w:val="00B27594"/>
    <w:rsid w:val="00B302BC"/>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4D81"/>
    <w:rsid w:val="00B67885"/>
    <w:rsid w:val="00B72EEE"/>
    <w:rsid w:val="00B73800"/>
    <w:rsid w:val="00B75542"/>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97052"/>
    <w:rsid w:val="00BA03FA"/>
    <w:rsid w:val="00BA05E9"/>
    <w:rsid w:val="00BA14CB"/>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C7B80"/>
    <w:rsid w:val="00BD0AC7"/>
    <w:rsid w:val="00BD4C9B"/>
    <w:rsid w:val="00BD4DDC"/>
    <w:rsid w:val="00BD4E41"/>
    <w:rsid w:val="00BD679D"/>
    <w:rsid w:val="00BD7B96"/>
    <w:rsid w:val="00BD7FF1"/>
    <w:rsid w:val="00BE0C6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BB7"/>
    <w:rsid w:val="00C06CB6"/>
    <w:rsid w:val="00C06CEC"/>
    <w:rsid w:val="00C07C0A"/>
    <w:rsid w:val="00C1036D"/>
    <w:rsid w:val="00C1055A"/>
    <w:rsid w:val="00C1338E"/>
    <w:rsid w:val="00C134D9"/>
    <w:rsid w:val="00C1364F"/>
    <w:rsid w:val="00C151BB"/>
    <w:rsid w:val="00C15798"/>
    <w:rsid w:val="00C16A07"/>
    <w:rsid w:val="00C174F7"/>
    <w:rsid w:val="00C1753A"/>
    <w:rsid w:val="00C202BF"/>
    <w:rsid w:val="00C23E2E"/>
    <w:rsid w:val="00C24C5E"/>
    <w:rsid w:val="00C2725E"/>
    <w:rsid w:val="00C3100C"/>
    <w:rsid w:val="00C315D0"/>
    <w:rsid w:val="00C317FA"/>
    <w:rsid w:val="00C338DA"/>
    <w:rsid w:val="00C3427B"/>
    <w:rsid w:val="00C343A1"/>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B80"/>
    <w:rsid w:val="00CB1B91"/>
    <w:rsid w:val="00CB1F2A"/>
    <w:rsid w:val="00CB309F"/>
    <w:rsid w:val="00CB52C2"/>
    <w:rsid w:val="00CB6DBA"/>
    <w:rsid w:val="00CB748B"/>
    <w:rsid w:val="00CC0F8E"/>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413"/>
    <w:rsid w:val="00D3393C"/>
    <w:rsid w:val="00D34166"/>
    <w:rsid w:val="00D34E15"/>
    <w:rsid w:val="00D3598C"/>
    <w:rsid w:val="00D36621"/>
    <w:rsid w:val="00D3712E"/>
    <w:rsid w:val="00D37DFE"/>
    <w:rsid w:val="00D40329"/>
    <w:rsid w:val="00D40B90"/>
    <w:rsid w:val="00D41119"/>
    <w:rsid w:val="00D417C8"/>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43A1"/>
    <w:rsid w:val="00D55A2A"/>
    <w:rsid w:val="00D56980"/>
    <w:rsid w:val="00D61461"/>
    <w:rsid w:val="00D6146B"/>
    <w:rsid w:val="00D61E2A"/>
    <w:rsid w:val="00D61E83"/>
    <w:rsid w:val="00D62AB1"/>
    <w:rsid w:val="00D63CC9"/>
    <w:rsid w:val="00D649BC"/>
    <w:rsid w:val="00D65D4E"/>
    <w:rsid w:val="00D667AC"/>
    <w:rsid w:val="00D67658"/>
    <w:rsid w:val="00D67A47"/>
    <w:rsid w:val="00D73CDA"/>
    <w:rsid w:val="00D7562D"/>
    <w:rsid w:val="00D759A8"/>
    <w:rsid w:val="00D76B66"/>
    <w:rsid w:val="00D76C3C"/>
    <w:rsid w:val="00D7779F"/>
    <w:rsid w:val="00D80B8C"/>
    <w:rsid w:val="00D825BC"/>
    <w:rsid w:val="00D85065"/>
    <w:rsid w:val="00D86908"/>
    <w:rsid w:val="00D91A4F"/>
    <w:rsid w:val="00D923AA"/>
    <w:rsid w:val="00D926BE"/>
    <w:rsid w:val="00D94C05"/>
    <w:rsid w:val="00D95DE5"/>
    <w:rsid w:val="00D967F4"/>
    <w:rsid w:val="00D96ACA"/>
    <w:rsid w:val="00D97D2E"/>
    <w:rsid w:val="00DA000D"/>
    <w:rsid w:val="00DA06E2"/>
    <w:rsid w:val="00DA0908"/>
    <w:rsid w:val="00DA0CAF"/>
    <w:rsid w:val="00DA1BF1"/>
    <w:rsid w:val="00DA34DD"/>
    <w:rsid w:val="00DA458A"/>
    <w:rsid w:val="00DA5C00"/>
    <w:rsid w:val="00DB00D5"/>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D7201"/>
    <w:rsid w:val="00DE0D18"/>
    <w:rsid w:val="00DE127A"/>
    <w:rsid w:val="00DE142D"/>
    <w:rsid w:val="00DE314B"/>
    <w:rsid w:val="00DE55CF"/>
    <w:rsid w:val="00DE68C2"/>
    <w:rsid w:val="00DE7887"/>
    <w:rsid w:val="00DF192C"/>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4E78"/>
    <w:rsid w:val="00E17738"/>
    <w:rsid w:val="00E178C3"/>
    <w:rsid w:val="00E2003A"/>
    <w:rsid w:val="00E20395"/>
    <w:rsid w:val="00E20BA0"/>
    <w:rsid w:val="00E22A55"/>
    <w:rsid w:val="00E23CE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6D64"/>
    <w:rsid w:val="00E600ED"/>
    <w:rsid w:val="00E65E08"/>
    <w:rsid w:val="00E65E0A"/>
    <w:rsid w:val="00E65FEE"/>
    <w:rsid w:val="00E70515"/>
    <w:rsid w:val="00E70563"/>
    <w:rsid w:val="00E70EB0"/>
    <w:rsid w:val="00E70FD7"/>
    <w:rsid w:val="00E71DDB"/>
    <w:rsid w:val="00E72064"/>
    <w:rsid w:val="00E72580"/>
    <w:rsid w:val="00E74B78"/>
    <w:rsid w:val="00E769D7"/>
    <w:rsid w:val="00E772FD"/>
    <w:rsid w:val="00E778D1"/>
    <w:rsid w:val="00E815A7"/>
    <w:rsid w:val="00E82A96"/>
    <w:rsid w:val="00E83140"/>
    <w:rsid w:val="00E83341"/>
    <w:rsid w:val="00E83C7C"/>
    <w:rsid w:val="00E83E3B"/>
    <w:rsid w:val="00E879E8"/>
    <w:rsid w:val="00E91BAB"/>
    <w:rsid w:val="00E91D00"/>
    <w:rsid w:val="00E925D7"/>
    <w:rsid w:val="00E9421B"/>
    <w:rsid w:val="00E959F4"/>
    <w:rsid w:val="00E97BB7"/>
    <w:rsid w:val="00EA117B"/>
    <w:rsid w:val="00EA3AB6"/>
    <w:rsid w:val="00EA402B"/>
    <w:rsid w:val="00EA4428"/>
    <w:rsid w:val="00EA461B"/>
    <w:rsid w:val="00EA6495"/>
    <w:rsid w:val="00EA685B"/>
    <w:rsid w:val="00EA77BD"/>
    <w:rsid w:val="00EB0516"/>
    <w:rsid w:val="00EB2343"/>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45A7"/>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2022"/>
    <w:rsid w:val="00F02CDB"/>
    <w:rsid w:val="00F02D57"/>
    <w:rsid w:val="00F048AA"/>
    <w:rsid w:val="00F05562"/>
    <w:rsid w:val="00F10BC9"/>
    <w:rsid w:val="00F1128B"/>
    <w:rsid w:val="00F14DFD"/>
    <w:rsid w:val="00F15645"/>
    <w:rsid w:val="00F15CA8"/>
    <w:rsid w:val="00F15D84"/>
    <w:rsid w:val="00F15FE6"/>
    <w:rsid w:val="00F1774B"/>
    <w:rsid w:val="00F2055D"/>
    <w:rsid w:val="00F21866"/>
    <w:rsid w:val="00F224CB"/>
    <w:rsid w:val="00F2343B"/>
    <w:rsid w:val="00F2372B"/>
    <w:rsid w:val="00F23C7F"/>
    <w:rsid w:val="00F24B06"/>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4E63"/>
    <w:rsid w:val="00F45FB1"/>
    <w:rsid w:val="00F47409"/>
    <w:rsid w:val="00F513D5"/>
    <w:rsid w:val="00F52D2A"/>
    <w:rsid w:val="00F534CC"/>
    <w:rsid w:val="00F615DF"/>
    <w:rsid w:val="00F6237C"/>
    <w:rsid w:val="00F63FEB"/>
    <w:rsid w:val="00F644ED"/>
    <w:rsid w:val="00F6502B"/>
    <w:rsid w:val="00F65196"/>
    <w:rsid w:val="00F652D6"/>
    <w:rsid w:val="00F71FDB"/>
    <w:rsid w:val="00F72B35"/>
    <w:rsid w:val="00F767E8"/>
    <w:rsid w:val="00F77871"/>
    <w:rsid w:val="00F81825"/>
    <w:rsid w:val="00F83218"/>
    <w:rsid w:val="00F84724"/>
    <w:rsid w:val="00F84DFA"/>
    <w:rsid w:val="00F86426"/>
    <w:rsid w:val="00F8716C"/>
    <w:rsid w:val="00F87A88"/>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A7FC7D"/>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joo_c\Desktop\Indexacao-de-Documentos-Clinicos\Indexacao-de-Documentos-Clinicos\Dissertacao\Disserta&#231;&#227;o_final.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2.jpeg"/><Relationship Id="rId68" Type="http://schemas.openxmlformats.org/officeDocument/2006/relationships/header" Target="header15.xml"/><Relationship Id="rId84" Type="http://schemas.openxmlformats.org/officeDocument/2006/relationships/header" Target="header19.xml"/><Relationship Id="rId89" Type="http://schemas.openxmlformats.org/officeDocument/2006/relationships/header" Target="header22.xml"/><Relationship Id="rId2" Type="http://schemas.openxmlformats.org/officeDocument/2006/relationships/numbering" Target="numbering.xml"/><Relationship Id="rId16" Type="http://schemas.openxmlformats.org/officeDocument/2006/relationships/hyperlink" Target="file:///C:\Users\joo_c\Desktop\Indexacao-de-Documentos-Clinicos\Indexacao-de-Documentos-Clinicos\Dissertacao\Disserta&#231;&#227;o_final.docx" TargetMode="External"/><Relationship Id="rId29" Type="http://schemas.openxmlformats.org/officeDocument/2006/relationships/header" Target="header5.xml"/><Relationship Id="rId107" Type="http://schemas.openxmlformats.org/officeDocument/2006/relationships/hyperlink" Target="https://lucene.apache.org/core/2_9_4/scoring.html#Score" TargetMode="External"/><Relationship Id="rId11"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header" Target="header10.xml"/><Relationship Id="rId58" Type="http://schemas.openxmlformats.org/officeDocument/2006/relationships/image" Target="media/image17.jpeg"/><Relationship Id="rId66" Type="http://schemas.openxmlformats.org/officeDocument/2006/relationships/footer" Target="footer10.xml"/><Relationship Id="rId74" Type="http://schemas.openxmlformats.org/officeDocument/2006/relationships/image" Target="media/image28.png"/><Relationship Id="rId79" Type="http://schemas.openxmlformats.org/officeDocument/2006/relationships/header" Target="header16.xml"/><Relationship Id="rId87" Type="http://schemas.openxmlformats.org/officeDocument/2006/relationships/footer" Target="footer15.xml"/><Relationship Id="rId102" Type="http://schemas.openxmlformats.org/officeDocument/2006/relationships/hyperlink" Target="http://ihtsdo.org/fileadmin/user_upload/doc/" TargetMode="External"/><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0.jpeg"/><Relationship Id="rId82" Type="http://schemas.openxmlformats.org/officeDocument/2006/relationships/footer" Target="footer13.xml"/><Relationship Id="rId90" Type="http://schemas.openxmlformats.org/officeDocument/2006/relationships/header" Target="header23.xml"/><Relationship Id="rId95" Type="http://schemas.openxmlformats.org/officeDocument/2006/relationships/header" Target="header26.xml"/><Relationship Id="rId19" Type="http://schemas.openxmlformats.org/officeDocument/2006/relationships/hyperlink" Target="file:///C:\Users\joo_c\Desktop\Indexacao-de-Documentos-Clinicos\Indexacao-de-Documentos-Clinicos\Dissertacao\Disserta&#231;&#227;o_final.docx" TargetMode="External"/><Relationship Id="rId14" Type="http://schemas.openxmlformats.org/officeDocument/2006/relationships/hyperlink" Target="file:///C:\Users\joo_c\Desktop\Indexacao-de-Documentos-Clinicos\Indexacao-de-Documentos-Clinicos\Dissertacao\Disserta&#231;&#227;o_final.docx" TargetMode="External"/><Relationship Id="rId22" Type="http://schemas.openxmlformats.org/officeDocument/2006/relationships/hyperlink" Target="file:///C:\Users\joo_c\Desktop\Indexacao-de-Documentos-Clinicos\Indexacao-de-Documentos-Clinicos\Dissertacao\Disserta&#231;&#227;o_final.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9.xml"/><Relationship Id="rId64" Type="http://schemas.openxmlformats.org/officeDocument/2006/relationships/header" Target="header13.xml"/><Relationship Id="rId69" Type="http://schemas.openxmlformats.org/officeDocument/2006/relationships/image" Target="media/image23.png"/><Relationship Id="rId77" Type="http://schemas.openxmlformats.org/officeDocument/2006/relationships/image" Target="media/image31.png"/><Relationship Id="rId100" Type="http://schemas.openxmlformats.org/officeDocument/2006/relationships/hyperlink" Target="http://sphinxsearch.com/" TargetMode="External"/><Relationship Id="rId105" Type="http://schemas.openxmlformats.org/officeDocument/2006/relationships/hyperlink" Target="http://portalcodgdh.min-saude.pt/index.php/Classifica%C3%A7%C3%A3o_Internacional_de_Doen%C3%A7as_(CID" TargetMode="External"/><Relationship Id="rId8" Type="http://schemas.openxmlformats.org/officeDocument/2006/relationships/image" Target="media/image1.png"/><Relationship Id="rId51" Type="http://schemas.openxmlformats.org/officeDocument/2006/relationships/image" Target="media/image15.png"/><Relationship Id="rId72" Type="http://schemas.openxmlformats.org/officeDocument/2006/relationships/image" Target="media/image26.png"/><Relationship Id="rId80" Type="http://schemas.openxmlformats.org/officeDocument/2006/relationships/header" Target="header17.xml"/><Relationship Id="rId85" Type="http://schemas.openxmlformats.org/officeDocument/2006/relationships/header" Target="header20.xml"/><Relationship Id="rId93" Type="http://schemas.openxmlformats.org/officeDocument/2006/relationships/header" Target="header24.xml"/><Relationship Id="rId98" Type="http://schemas.openxmlformats.org/officeDocument/2006/relationships/header" Target="header27.xml"/><Relationship Id="rId3" Type="http://schemas.openxmlformats.org/officeDocument/2006/relationships/styles" Target="styles.xml"/><Relationship Id="rId12" Type="http://schemas.openxmlformats.org/officeDocument/2006/relationships/hyperlink" Target="file:///C:\Users\joo_c\Desktop\Indexacao-de-Documentos-Clinicos\Indexacao-de-Documentos-Clinicos\Dissertacao\Disserta&#231;&#227;o_final.docx" TargetMode="External"/><Relationship Id="rId17" Type="http://schemas.openxmlformats.org/officeDocument/2006/relationships/hyperlink" Target="file:///C:\Users\joo_c\Desktop\Indexacao-de-Documentos-Clinicos\Indexacao-de-Documentos-Clinicos\Dissertacao\Disserta&#231;&#227;o_final.docx" TargetMode="External"/><Relationship Id="rId25" Type="http://schemas.openxmlformats.org/officeDocument/2006/relationships/footer" Target="footer2.xml"/><Relationship Id="rId33" Type="http://schemas.openxmlformats.org/officeDocument/2006/relationships/header" Target="header7.xm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18.jpeg"/><Relationship Id="rId67" Type="http://schemas.openxmlformats.org/officeDocument/2006/relationships/footer" Target="footer11.xml"/><Relationship Id="rId103" Type="http://schemas.openxmlformats.org/officeDocument/2006/relationships/hyperlink" Target="http://lucene.apache.org/solr/" TargetMode="External"/><Relationship Id="rId108" Type="http://schemas.openxmlformats.org/officeDocument/2006/relationships/hyperlink" Target="https://github.com/ppazos/cabolabs-ehrserver/issues/360#issuecomment-227503058" TargetMode="External"/><Relationship Id="rId20" Type="http://schemas.openxmlformats.org/officeDocument/2006/relationships/hyperlink" Target="file:///C:\Users\joo_c\Desktop\Indexacao-de-Documentos-Clinicos\Indexacao-de-Documentos-Clinicos\Dissertacao\Disserta&#231;&#227;o_final.docx" TargetMode="External"/><Relationship Id="rId41" Type="http://schemas.openxmlformats.org/officeDocument/2006/relationships/image" Target="media/image5.png"/><Relationship Id="rId54" Type="http://schemas.openxmlformats.org/officeDocument/2006/relationships/header" Target="header11.xml"/><Relationship Id="rId62" Type="http://schemas.openxmlformats.org/officeDocument/2006/relationships/image" Target="media/image21.jpeg"/><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header" Target="header18.xml"/><Relationship Id="rId88" Type="http://schemas.openxmlformats.org/officeDocument/2006/relationships/header" Target="header21.xml"/><Relationship Id="rId91" Type="http://schemas.openxmlformats.org/officeDocument/2006/relationships/footer" Target="footer16.xml"/><Relationship Id="rId96"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o_c\Desktop\Indexacao-de-Documentos-Clinicos\Indexacao-de-Documentos-Clinicos\Dissertacao\Disserta&#231;&#227;o_final.docx" TargetMode="External"/><Relationship Id="rId23" Type="http://schemas.openxmlformats.org/officeDocument/2006/relationships/header" Target="header1.xml"/><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3.png"/><Relationship Id="rId57" Type="http://schemas.openxmlformats.org/officeDocument/2006/relationships/header" Target="header12.xml"/><Relationship Id="rId106" Type="http://schemas.openxmlformats.org/officeDocument/2006/relationships/hyperlink" Target="https://cwiki.apache.org/confluence/display/solr/Tokenizers" TargetMode="External"/><Relationship Id="rId10" Type="http://schemas.openxmlformats.org/officeDocument/2006/relationships/hyperlink" Target="file:///C:\Users\joo_c\Desktop\Indexacao-de-Documentos-Clinicos\Indexacao-de-Documentos-Clinicos\Dissertacao\Disserta&#231;&#227;o_final.docx" TargetMode="External"/><Relationship Id="rId31" Type="http://schemas.openxmlformats.org/officeDocument/2006/relationships/footer" Target="footer5.xm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19.jpeg"/><Relationship Id="rId65" Type="http://schemas.openxmlformats.org/officeDocument/2006/relationships/header" Target="header14.xml"/><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footer" Target="footer12.xml"/><Relationship Id="rId86" Type="http://schemas.openxmlformats.org/officeDocument/2006/relationships/footer" Target="footer14.xml"/><Relationship Id="rId94" Type="http://schemas.openxmlformats.org/officeDocument/2006/relationships/header" Target="header25.xml"/><Relationship Id="rId99" Type="http://schemas.openxmlformats.org/officeDocument/2006/relationships/hyperlink" Target="http://www.ncbi.nlm.nih.gov/pubmed/" TargetMode="External"/><Relationship Id="rId101" Type="http://schemas.openxmlformats.org/officeDocument/2006/relationships/hyperlink" Target="http://db-engines.com/en/ranking/search+engine"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o_c\Desktop\Indexacao-de-Documentos-Clinicos\Indexacao-de-Documentos-Clinicos\Dissertacao\Disserta&#231;&#227;o_final.docx" TargetMode="External"/><Relationship Id="rId18" Type="http://schemas.openxmlformats.org/officeDocument/2006/relationships/hyperlink" Target="file:///C:\Users\joo_c\Desktop\Indexacao-de-Documentos-Clinicos\Indexacao-de-Documentos-Clinicos\Dissertacao\Disserta&#231;&#227;o_final.docx" TargetMode="External"/><Relationship Id="rId39" Type="http://schemas.openxmlformats.org/officeDocument/2006/relationships/image" Target="media/image3.png"/><Relationship Id="rId109" Type="http://schemas.openxmlformats.org/officeDocument/2006/relationships/fontTable" Target="fontTable.xml"/><Relationship Id="rId34" Type="http://schemas.openxmlformats.org/officeDocument/2006/relationships/header" Target="header8.xml"/><Relationship Id="rId50" Type="http://schemas.openxmlformats.org/officeDocument/2006/relationships/image" Target="media/image14.png"/><Relationship Id="rId55" Type="http://schemas.openxmlformats.org/officeDocument/2006/relationships/footer" Target="footer8.xml"/><Relationship Id="rId76" Type="http://schemas.openxmlformats.org/officeDocument/2006/relationships/image" Target="media/image30.png"/><Relationship Id="rId97" Type="http://schemas.openxmlformats.org/officeDocument/2006/relationships/footer" Target="footer19.xml"/><Relationship Id="rId104" Type="http://schemas.openxmlformats.org/officeDocument/2006/relationships/hyperlink" Target="http://www.cdc.gov/nchs/icd/icd9cm.htm" TargetMode="External"/><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45C77-7C5E-4A3D-97D6-73115B208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76</Pages>
  <Words>19310</Words>
  <Characters>104280</Characters>
  <Application>Microsoft Office Word</Application>
  <DocSecurity>0</DocSecurity>
  <Lines>869</Lines>
  <Paragraphs>2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2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62</cp:revision>
  <cp:lastPrinted>2016-06-08T16:12:00Z</cp:lastPrinted>
  <dcterms:created xsi:type="dcterms:W3CDTF">2016-06-21T08:51:00Z</dcterms:created>
  <dcterms:modified xsi:type="dcterms:W3CDTF">2016-06-22T10:47:00Z</dcterms:modified>
</cp:coreProperties>
</file>